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7553C">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7553C">
      <w:pPr>
        <w:ind w:firstLine="0"/>
      </w:pPr>
    </w:p>
    <w:p w14:paraId="2E83FF44" w14:textId="3465E4BE" w:rsidR="007A7F01" w:rsidRPr="0025589C" w:rsidRDefault="007A7F01" w:rsidP="0087553C">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xml:space="preserve">, </w:t>
      </w:r>
      <w:proofErr w:type="spellStart"/>
      <w:r w:rsidRPr="0025589C">
        <w:rPr>
          <w:rFonts w:asciiTheme="majorBidi" w:hAnsiTheme="majorBidi"/>
          <w:b/>
          <w:bCs/>
        </w:rPr>
        <w:t>Eynat</w:t>
      </w:r>
      <w:proofErr w:type="spellEnd"/>
      <w:r w:rsidRPr="0025589C">
        <w:rPr>
          <w:rFonts w:asciiTheme="majorBidi" w:hAnsiTheme="majorBidi"/>
          <w:b/>
          <w:bCs/>
        </w:rPr>
        <w:t xml:space="preserve"> Dellus-Gur</w:t>
      </w:r>
      <w:r w:rsidRPr="0025589C">
        <w:rPr>
          <w:rFonts w:asciiTheme="majorBidi" w:hAnsiTheme="majorBidi"/>
          <w:b/>
          <w:bCs/>
          <w:vertAlign w:val="superscript"/>
        </w:rPr>
        <w:t>1</w:t>
      </w:r>
      <w:r w:rsidRPr="0025589C">
        <w:rPr>
          <w:rFonts w:asciiTheme="majorBidi" w:hAnsiTheme="majorBidi"/>
          <w:b/>
          <w:bCs/>
        </w:rPr>
        <w:t xml:space="preserve">, </w:t>
      </w:r>
      <w:proofErr w:type="spellStart"/>
      <w:r w:rsidRPr="0025589C">
        <w:rPr>
          <w:rFonts w:asciiTheme="majorBidi" w:hAnsiTheme="majorBidi"/>
          <w:b/>
          <w:bCs/>
        </w:rPr>
        <w:t>Maayan</w:t>
      </w:r>
      <w:proofErr w:type="spellEnd"/>
      <w:r w:rsidRPr="0025589C">
        <w:rPr>
          <w:rFonts w:asciiTheme="majorBidi" w:hAnsiTheme="majorBidi"/>
          <w:b/>
          <w:bCs/>
        </w:rPr>
        <w:t xml:space="preserve">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w:t>
      </w:r>
      <w:proofErr w:type="spellStart"/>
      <w:r w:rsidRPr="0025589C">
        <w:rPr>
          <w:rFonts w:asciiTheme="majorBidi" w:hAnsiTheme="majorBidi"/>
          <w:b/>
          <w:bCs/>
        </w:rPr>
        <w:t>Lilach</w:t>
      </w:r>
      <w:proofErr w:type="spellEnd"/>
      <w:r w:rsidRPr="0025589C">
        <w:rPr>
          <w:rFonts w:asciiTheme="majorBidi" w:hAnsiTheme="majorBidi"/>
          <w:b/>
          <w:bCs/>
        </w:rPr>
        <w:t xml:space="preserve"> Hadany</w:t>
      </w:r>
      <w:r w:rsidRPr="0025589C">
        <w:rPr>
          <w:rFonts w:asciiTheme="majorBidi" w:hAnsiTheme="majorBidi"/>
          <w:b/>
          <w:bCs/>
          <w:vertAlign w:val="superscript"/>
        </w:rPr>
        <w:t>1</w:t>
      </w:r>
    </w:p>
    <w:p w14:paraId="1F03C30C" w14:textId="77777777" w:rsidR="007A7F01" w:rsidRPr="0025589C" w:rsidRDefault="007A7F01" w:rsidP="0087553C">
      <w:pPr>
        <w:spacing w:line="480" w:lineRule="auto"/>
        <w:ind w:firstLine="0"/>
      </w:pPr>
    </w:p>
    <w:p w14:paraId="6E5E5EED" w14:textId="1DADA28F" w:rsidR="007A7F01" w:rsidRPr="0025589C" w:rsidRDefault="007A7F01" w:rsidP="0087553C">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7553C">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7553C">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7553C">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7553C">
      <w:pPr>
        <w:spacing w:line="480" w:lineRule="auto"/>
        <w:ind w:firstLine="0"/>
      </w:pPr>
    </w:p>
    <w:p w14:paraId="70DA77D4" w14:textId="195DF4F1" w:rsidR="001B1B6B" w:rsidRDefault="001B1B6B" w:rsidP="0087553C">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87553C">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7553C">
      <w:pPr>
        <w:spacing w:line="480" w:lineRule="auto"/>
        <w:ind w:firstLine="0"/>
      </w:pPr>
    </w:p>
    <w:p w14:paraId="79480E4C" w14:textId="1EC6C3A6" w:rsidR="00A10657" w:rsidRPr="0025589C" w:rsidRDefault="00A10657" w:rsidP="0087553C">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7553C">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7553C">
      <w:pPr>
        <w:pStyle w:val="Heading1"/>
      </w:pPr>
      <w:r w:rsidRPr="00DC34E1">
        <w:lastRenderedPageBreak/>
        <w:t>Abstract</w:t>
      </w:r>
    </w:p>
    <w:p w14:paraId="713842BD" w14:textId="496E839E" w:rsidR="007A7F01" w:rsidRPr="0025589C" w:rsidRDefault="00B00B62" w:rsidP="0087553C">
      <w:pPr>
        <w:spacing w:line="480" w:lineRule="auto"/>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93470B" w:rsidRPr="00A9402F">
        <w:t>.</w:t>
      </w:r>
      <w:r w:rsidRPr="00A9402F">
        <w:t xml:space="preserve"> Rather,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 xml:space="preserve">competition experiments require distinct markers, are difficult to perform with isolates derived from a common ancestor or non-model organisms, and do not provide information on the underlying growth differences.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87553C">
      <w:pPr>
        <w:ind w:firstLine="0"/>
      </w:pPr>
    </w:p>
    <w:p w14:paraId="6FFB09E1" w14:textId="087B325F" w:rsidR="00200C88" w:rsidRPr="00200C88" w:rsidRDefault="00A10657" w:rsidP="0087553C">
      <w:pPr>
        <w:pStyle w:val="Heading1"/>
        <w:rPr>
          <w:rFonts w:ascii="Times New Roman" w:hAnsi="Times New Roman"/>
        </w:rPr>
      </w:pPr>
      <w:r>
        <w:t>Significance statement</w:t>
      </w:r>
    </w:p>
    <w:p w14:paraId="13B23090" w14:textId="520631AD" w:rsidR="00897E1D" w:rsidRPr="00897E1D" w:rsidRDefault="00200C88" w:rsidP="0087553C">
      <w:pPr>
        <w:spacing w:line="480" w:lineRule="auto"/>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 xml:space="preserve">obtain. We validated our </w:t>
      </w:r>
      <w:r w:rsidRPr="00A9402F">
        <w:t>approach using experiments with bacteria and implemented it in an open-source software</w:t>
      </w:r>
      <w:r w:rsidR="00FA7C91" w:rsidRPr="00A9402F">
        <w:t xml:space="preserve"> package</w:t>
      </w:r>
      <w:r w:rsidRPr="00A9402F">
        <w:t xml:space="preserve">. </w:t>
      </w:r>
      <w:r w:rsidR="00897E1D" w:rsidRPr="00A9402F">
        <w:t>Our new approach shows that mixed growth can be predicted using growth and competition models. It provides a way to infer relative strain or species frequencies even when competition experiments are not feasible, and to determine how differences in growth affect differences in fitness.</w:t>
      </w:r>
    </w:p>
    <w:p w14:paraId="708B52C2" w14:textId="77777777" w:rsidR="00200C88" w:rsidRDefault="00200C88" w:rsidP="0087553C">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7553C">
      <w:pPr>
        <w:pStyle w:val="Heading1"/>
      </w:pPr>
      <w:r w:rsidRPr="0025589C">
        <w:lastRenderedPageBreak/>
        <w:t>Introduction</w:t>
      </w:r>
    </w:p>
    <w:p w14:paraId="38E6783D" w14:textId="3A8E6EFC" w:rsidR="00A2469F" w:rsidRPr="00980214" w:rsidRDefault="009C1814" w:rsidP="00980214">
      <w:pPr>
        <w:spacing w:line="480" w:lineRule="auto"/>
        <w:ind w:firstLine="0"/>
      </w:pPr>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3E11E956" w:rsidR="00285E7E" w:rsidRPr="0025589C" w:rsidRDefault="007A7F01" w:rsidP="0087553C">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rate during the exponential growth phase by </w:t>
      </w:r>
      <w:r w:rsidR="0001182F">
        <w:t>estimating</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the selection coefficient,</w:t>
      </w:r>
      <w:r w:rsidRPr="0025589C">
        <w:rPr>
          <w:i/>
          <w:iCs/>
        </w:rPr>
        <w:t xml:space="preserve"> </w:t>
      </w:r>
      <w:r w:rsidRPr="000E1FE8">
        <w:rPr>
          <w:b/>
          <w:bCs/>
          <w:i/>
          <w:iCs/>
        </w:rPr>
        <w:t>s</w:t>
      </w:r>
      <w:r w:rsidRPr="0025589C">
        <w:t xml:space="preserve">, </w:t>
      </w:r>
      <w:r w:rsidR="00D641C6">
        <w:t xml:space="preserve">where </w:t>
      </w:r>
      <w:r w:rsidR="00D641C6" w:rsidRPr="000E1FE8">
        <w:rPr>
          <w:b/>
          <w:bCs/>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rsidP="0087553C">
      <w:pPr>
        <w:spacing w:after="200" w:line="480" w:lineRule="auto"/>
        <w:ind w:firstLine="0"/>
      </w:pPr>
      <w:bookmarkStart w:id="0" w:name="_Ref453682586"/>
      <w:r>
        <w:br w:type="page"/>
      </w:r>
    </w:p>
    <w:p w14:paraId="2D0F065C" w14:textId="3A12A5BF" w:rsidR="00FE4A98" w:rsidRPr="00FB2C01" w:rsidRDefault="00F87A35" w:rsidP="0087553C">
      <w:pPr>
        <w:spacing w:after="200" w:line="480"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97D8593" w:rsidR="00285E7E" w:rsidRPr="0087553C" w:rsidRDefault="00285E7E" w:rsidP="002C4B07">
      <w:pPr>
        <w:pStyle w:val="Caption"/>
        <w:spacing w:line="480" w:lineRule="auto"/>
        <w:ind w:firstLine="0"/>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80830">
        <w:rPr>
          <w:noProof/>
          <w:color w:val="auto"/>
          <w:sz w:val="22"/>
          <w:szCs w:val="22"/>
        </w:rPr>
        <w:t>1</w:t>
      </w:r>
      <w:r w:rsidRPr="0087553C">
        <w:rPr>
          <w:color w:val="auto"/>
          <w:sz w:val="22"/>
          <w:szCs w:val="22"/>
        </w:rPr>
        <w:fldChar w:fldCharType="end"/>
      </w:r>
      <w:bookmarkEnd w:id="0"/>
      <w:r w:rsidRPr="0087553C">
        <w:rPr>
          <w:color w:val="auto"/>
          <w:sz w:val="22"/>
          <w:szCs w:val="22"/>
        </w:rPr>
        <w:t xml:space="preserve">. </w:t>
      </w:r>
      <w:r w:rsidR="00AA6B0B" w:rsidRPr="0087553C">
        <w:rPr>
          <w:color w:val="auto"/>
          <w:sz w:val="22"/>
          <w:szCs w:val="22"/>
        </w:rPr>
        <w:t xml:space="preserve">Common approach for 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growth model </w:t>
      </w:r>
      <w:r w:rsidR="002229A5" w:rsidRPr="000E1FE8">
        <w:rPr>
          <w:i/>
          <w:iCs/>
          <w:color w:val="auto"/>
          <w:sz w:val="22"/>
          <w:szCs w:val="22"/>
        </w:rPr>
        <w:t>N(t)=N</w:t>
      </w:r>
      <w:r w:rsidR="002229A5" w:rsidRPr="000E1FE8">
        <w:rPr>
          <w:i/>
          <w:iCs/>
          <w:color w:val="auto"/>
          <w:sz w:val="22"/>
          <w:szCs w:val="22"/>
          <w:vertAlign w:val="subscript"/>
        </w:rPr>
        <w:t>0</w:t>
      </w:r>
      <w:r w:rsidR="002229A5" w:rsidRPr="000E1FE8">
        <w:rPr>
          <w:i/>
          <w:iCs/>
          <w:color w:val="auto"/>
          <w:sz w:val="22"/>
          <w:szCs w:val="22"/>
        </w:rPr>
        <w:t>e</w:t>
      </w:r>
      <w:r w:rsidR="002229A5" w:rsidRPr="000E1FE8">
        <w:rPr>
          <w:i/>
          <w:iCs/>
          <w:color w:val="auto"/>
          <w:sz w:val="22"/>
          <w:szCs w:val="22"/>
          <w:vertAlign w:val="superscript"/>
        </w:rPr>
        <w:t>rt</w:t>
      </w:r>
      <w:r w:rsidR="002229A5" w:rsidRPr="0087553C">
        <w:rPr>
          <w:b w:val="0"/>
          <w:bCs w:val="0"/>
          <w:color w:val="auto"/>
          <w:sz w:val="22"/>
          <w:szCs w:val="22"/>
        </w:rPr>
        <w:t xml:space="preserve"> to th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 xml:space="preserve">circle </w:t>
      </w:r>
      <w:r w:rsidRPr="0087553C">
        <w:rPr>
          <w:b w:val="0"/>
          <w:bCs w:val="0"/>
          <w:color w:val="auto"/>
          <w:sz w:val="22"/>
          <w:szCs w:val="22"/>
        </w:rPr>
        <w:t xml:space="preserve">markers represent </w:t>
      </w:r>
      <w:r w:rsidRPr="000E1FE8">
        <w:rPr>
          <w:i/>
          <w:iCs/>
          <w:color w:val="auto"/>
          <w:sz w:val="22"/>
          <w:szCs w:val="22"/>
        </w:rPr>
        <w:t>N(t)</w:t>
      </w:r>
      <w:r w:rsidRPr="0087553C">
        <w:rPr>
          <w:b w:val="0"/>
          <w:bCs w:val="0"/>
          <w:i/>
          <w:iCs/>
          <w:color w:val="auto"/>
          <w:sz w:val="22"/>
          <w:szCs w:val="22"/>
        </w:rPr>
        <w:t xml:space="preserve"> </w:t>
      </w:r>
      <w:r w:rsidRPr="0087553C">
        <w:rPr>
          <w:b w:val="0"/>
          <w:bCs w:val="0"/>
          <w:color w:val="auto"/>
          <w:sz w:val="22"/>
          <w:szCs w:val="22"/>
        </w:rPr>
        <w:t xml:space="preserve">the mean </w:t>
      </w:r>
      <w:r w:rsidR="00A80051" w:rsidRPr="0087553C">
        <w:rPr>
          <w:b w:val="0"/>
          <w:bCs w:val="0"/>
          <w:color w:val="auto"/>
          <w:sz w:val="22"/>
          <w:szCs w:val="22"/>
        </w:rPr>
        <w:t xml:space="preserve">cell </w:t>
      </w:r>
      <w:r w:rsidRPr="0087553C">
        <w:rPr>
          <w:b w:val="0"/>
          <w:bCs w:val="0"/>
          <w:color w:val="auto"/>
          <w:sz w:val="22"/>
          <w:szCs w:val="22"/>
        </w:rPr>
        <w:t xml:space="preserve">density in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see details of experiment A</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a smooth line through the points (</w:t>
      </w:r>
      <w:r w:rsidR="00066190" w:rsidRPr="0087553C">
        <w:rPr>
          <w:b w:val="0"/>
          <w:bCs w:val="0"/>
          <w:color w:val="auto"/>
          <w:sz w:val="22"/>
          <w:szCs w:val="22"/>
        </w:rPr>
        <w:t>i.e</w:t>
      </w:r>
      <w:r w:rsidR="002229A5" w:rsidRPr="0087553C">
        <w:rPr>
          <w:b w:val="0"/>
          <w:bCs w:val="0"/>
          <w:color w:val="auto"/>
          <w:sz w:val="22"/>
          <w:szCs w:val="22"/>
        </w:rPr>
        <w:t xml:space="preserve">. by fitting a </w:t>
      </w:r>
      <w:r w:rsidR="0099718F" w:rsidRPr="0087553C">
        <w:rPr>
          <w:b w:val="0"/>
          <w:bCs w:val="0"/>
          <w:color w:val="auto"/>
          <w:sz w:val="22"/>
          <w:szCs w:val="22"/>
        </w:rPr>
        <w:t>polynomial</w:t>
      </w:r>
      <w:r w:rsidR="002229A5" w:rsidRPr="0087553C">
        <w:rPr>
          <w:b w:val="0"/>
          <w:bCs w:val="0"/>
          <w:color w:val="auto"/>
          <w:sz w:val="22"/>
          <w:szCs w:val="22"/>
        </w:rPr>
        <w:t>)</w:t>
      </w:r>
      <w:r w:rsidR="0099718F" w:rsidRPr="0087553C">
        <w:rPr>
          <w:b w:val="0"/>
          <w:bCs w:val="0"/>
          <w:color w:val="auto"/>
          <w:sz w:val="22"/>
          <w:szCs w:val="22"/>
        </w:rPr>
        <w:t>.</w:t>
      </w:r>
      <w:r w:rsidRPr="0087553C">
        <w:rPr>
          <w:b w:val="0"/>
          <w:bCs w:val="0"/>
          <w:color w:val="auto"/>
          <w:sz w:val="22"/>
          <w:szCs w:val="22"/>
        </w:rPr>
        <w:t xml:space="preserve"> The dashed line represents the exponential model </w:t>
      </w:r>
      <w:r w:rsidRPr="000E1FE8">
        <w:rPr>
          <w:i/>
          <w:iCs/>
          <w:color w:val="auto"/>
          <w:sz w:val="22"/>
          <w:szCs w:val="22"/>
        </w:rPr>
        <w:t>N</w:t>
      </w:r>
      <w:r w:rsidRPr="000E1FE8">
        <w:rPr>
          <w:i/>
          <w:iCs/>
          <w:color w:val="auto"/>
          <w:sz w:val="22"/>
          <w:szCs w:val="22"/>
          <w:vertAlign w:val="subscript"/>
        </w:rPr>
        <w:t>0</w:t>
      </w:r>
      <w:r w:rsidRPr="000E1FE8">
        <w:rPr>
          <w:i/>
          <w:iCs/>
          <w:color w:val="auto"/>
          <w:sz w:val="22"/>
          <w:szCs w:val="22"/>
        </w:rPr>
        <w:t>e</w:t>
      </w:r>
      <w:r w:rsidRPr="000E1FE8">
        <w:rPr>
          <w:i/>
          <w:iCs/>
          <w:color w:val="auto"/>
          <w:sz w:val="22"/>
          <w:szCs w:val="22"/>
          <w:vertAlign w:val="superscript"/>
        </w:rPr>
        <w:t>rt</w:t>
      </w:r>
      <w:r w:rsidRPr="000E1FE8">
        <w:rPr>
          <w:color w:val="auto"/>
          <w:sz w:val="22"/>
          <w:szCs w:val="22"/>
        </w:rPr>
        <w:t xml:space="preserve"> </w:t>
      </w:r>
      <w:r w:rsidRPr="0087553C">
        <w:rPr>
          <w:b w:val="0"/>
          <w:bCs w:val="0"/>
          <w:color w:val="auto"/>
          <w:sz w:val="22"/>
          <w:szCs w:val="22"/>
        </w:rPr>
        <w:t xml:space="preserve">fitted to the data, with </w:t>
      </w:r>
      <w:r w:rsidRPr="000E1FE8">
        <w:rPr>
          <w:i/>
          <w:iCs/>
          <w:color w:val="auto"/>
          <w:sz w:val="22"/>
          <w:szCs w:val="22"/>
        </w:rPr>
        <w:t>r</w:t>
      </w:r>
      <w:r w:rsidRPr="0087553C">
        <w:rPr>
          <w:b w:val="0"/>
          <w:bCs w:val="0"/>
          <w:i/>
          <w:iCs/>
          <w:color w:val="auto"/>
          <w:sz w:val="22"/>
          <w:szCs w:val="22"/>
        </w:rPr>
        <w:t>=0.</w:t>
      </w:r>
      <w:r w:rsidR="00354831" w:rsidRPr="0087553C">
        <w:rPr>
          <w:b w:val="0"/>
          <w:bCs w:val="0"/>
          <w:i/>
          <w:iCs/>
          <w:color w:val="auto"/>
          <w:sz w:val="22"/>
          <w:szCs w:val="22"/>
        </w:rPr>
        <w:t>35</w:t>
      </w:r>
      <w:r w:rsidR="00A80051" w:rsidRPr="0087553C">
        <w:rPr>
          <w:b w:val="0"/>
          <w:bCs w:val="0"/>
          <w:color w:val="auto"/>
          <w:sz w:val="22"/>
          <w:szCs w:val="22"/>
        </w:rPr>
        <w:t xml:space="preserve"> and </w:t>
      </w:r>
      <w:r w:rsidR="00A80051" w:rsidRPr="000E1FE8">
        <w:rPr>
          <w:i/>
          <w:iCs/>
          <w:color w:val="auto"/>
          <w:sz w:val="22"/>
          <w:szCs w:val="22"/>
        </w:rPr>
        <w:t>N</w:t>
      </w:r>
      <w:r w:rsidR="00A80051" w:rsidRPr="000E1FE8">
        <w:rPr>
          <w:i/>
          <w:iCs/>
          <w:color w:val="auto"/>
          <w:sz w:val="22"/>
          <w:szCs w:val="22"/>
          <w:vertAlign w:val="subscript"/>
        </w:rPr>
        <w:t>0</w:t>
      </w:r>
      <w:r w:rsidR="00A80051" w:rsidRPr="0087553C">
        <w:rPr>
          <w:b w:val="0"/>
          <w:bCs w:val="0"/>
          <w:i/>
          <w:iCs/>
          <w:color w:val="auto"/>
          <w:sz w:val="22"/>
          <w:szCs w:val="22"/>
        </w:rPr>
        <w:t>=0.0</w:t>
      </w:r>
      <w:r w:rsidR="001B4F28" w:rsidRPr="0087553C">
        <w:rPr>
          <w:b w:val="0"/>
          <w:bCs w:val="0"/>
          <w:i/>
          <w:iCs/>
          <w:color w:val="auto"/>
          <w:sz w:val="22"/>
          <w:szCs w:val="22"/>
        </w:rPr>
        <w:t>8</w:t>
      </w:r>
      <w:r w:rsidR="00A80051" w:rsidRPr="0087553C">
        <w:rPr>
          <w:b w:val="0"/>
          <w:bCs w:val="0"/>
          <w:i/>
          <w:iCs/>
          <w:color w:val="auto"/>
          <w:sz w:val="22"/>
          <w:szCs w:val="22"/>
        </w:rPr>
        <w:t>8</w:t>
      </w:r>
      <w:r w:rsidRPr="0087553C">
        <w:rPr>
          <w:b w:val="0"/>
          <w:bCs w:val="0"/>
          <w:color w:val="auto"/>
          <w:sz w:val="22"/>
          <w:szCs w:val="22"/>
        </w:rPr>
        <w:t xml:space="preserve">. The dotted vertical line denotes </w:t>
      </w:r>
      <w:proofErr w:type="spellStart"/>
      <w:r w:rsidRPr="000E1FE8">
        <w:rPr>
          <w:i/>
          <w:iCs/>
          <w:color w:val="auto"/>
          <w:sz w:val="22"/>
          <w:szCs w:val="22"/>
        </w:rPr>
        <w:t>t</w:t>
      </w:r>
      <w:r w:rsidRPr="000E1FE8">
        <w:rPr>
          <w:i/>
          <w:iCs/>
          <w:color w:val="auto"/>
          <w:sz w:val="22"/>
          <w:szCs w:val="22"/>
          <w:vertAlign w:val="subscript"/>
        </w:rPr>
        <w:t>max</w:t>
      </w:r>
      <w:proofErr w:type="spellEnd"/>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553C">
        <w:rPr>
          <w:b w:val="0"/>
          <w:bCs w:val="0"/>
          <w:color w:val="auto"/>
          <w:sz w:val="22"/>
          <w:szCs w:val="22"/>
        </w:rPr>
        <w:t xml:space="preserve">shows </w:t>
      </w:r>
      <w:proofErr w:type="spellStart"/>
      <w:r w:rsidRPr="000E1FE8">
        <w:rPr>
          <w:i/>
          <w:iCs/>
          <w:color w:val="auto"/>
          <w:sz w:val="22"/>
          <w:szCs w:val="22"/>
        </w:rPr>
        <w:t>dN</w:t>
      </w:r>
      <w:proofErr w:type="spellEnd"/>
      <w:r w:rsidRPr="000E1FE8">
        <w:rPr>
          <w:i/>
          <w:iCs/>
          <w:color w:val="auto"/>
          <w:sz w:val="22"/>
          <w:szCs w:val="22"/>
        </w:rPr>
        <w:t>/</w:t>
      </w:r>
      <w:proofErr w:type="spellStart"/>
      <w:r w:rsidRPr="000E1FE8">
        <w:rPr>
          <w:i/>
          <w:iCs/>
          <w:color w:val="auto"/>
          <w:sz w:val="22"/>
          <w:szCs w:val="22"/>
        </w:rPr>
        <w:t>dt</w:t>
      </w:r>
      <w:proofErr w:type="spellEnd"/>
      <w:r w:rsidR="00E64F18" w:rsidRPr="0087553C">
        <w:rPr>
          <w:b w:val="0"/>
          <w:bCs w:val="0"/>
          <w:i/>
          <w:iCs/>
          <w:color w:val="auto"/>
          <w:sz w:val="22"/>
          <w:szCs w:val="22"/>
        </w:rPr>
        <w:t>,</w:t>
      </w:r>
      <w:r w:rsidRPr="0087553C">
        <w:rPr>
          <w:b w:val="0"/>
          <w:bCs w:val="0"/>
          <w:i/>
          <w:iCs/>
          <w:color w:val="auto"/>
          <w:sz w:val="22"/>
          <w:szCs w:val="22"/>
        </w:rPr>
        <w:t xml:space="preserve"> </w:t>
      </w:r>
      <w:r w:rsidRPr="0087553C">
        <w:rPr>
          <w:b w:val="0"/>
          <w:bCs w:val="0"/>
          <w:color w:val="auto"/>
          <w:sz w:val="22"/>
          <w:szCs w:val="22"/>
        </w:rPr>
        <w:t>the derivati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77777777" w:rsidR="007A7F01" w:rsidRPr="0025589C" w:rsidRDefault="007A7F01" w:rsidP="0087553C">
      <w:pPr>
        <w:spacing w:line="480" w:lineRule="auto"/>
        <w:ind w:firstLine="0"/>
      </w:pPr>
    </w:p>
    <w:p w14:paraId="786E09BE" w14:textId="77777777" w:rsidR="00FB2C01" w:rsidRDefault="00FB2C01" w:rsidP="0087553C">
      <w:pPr>
        <w:spacing w:after="200" w:line="480" w:lineRule="auto"/>
        <w:ind w:firstLine="0"/>
      </w:pPr>
      <w:r>
        <w:br w:type="page"/>
      </w:r>
    </w:p>
    <w:p w14:paraId="2E988C6B" w14:textId="30D5F46E" w:rsidR="005E5082" w:rsidRPr="0025589C" w:rsidRDefault="001B1CBA" w:rsidP="002C4B07">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0F5DC3">
        <w:t xml:space="preserve">, </w:t>
      </w:r>
      <w:r w:rsidR="000F5DC3" w:rsidRPr="0025589C">
        <w:t>a reference strain and a strain of interest</w:t>
      </w:r>
      <w:r w:rsidR="000F5DC3">
        <w:t>,</w:t>
      </w:r>
      <w:r w:rsidR="007A7F01" w:rsidRPr="0025589C">
        <w:t xml:space="preserve"> 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r w:rsidR="00F34555">
        <w:t>s</w:t>
      </w:r>
      <w:r w:rsidR="007A7F01" w:rsidRPr="0025589C">
        <w:t xml:space="preserve"> of the strains of interest </w:t>
      </w:r>
      <w:r w:rsidR="002C4B07">
        <w:t>are</w:t>
      </w:r>
      <w:r w:rsidR="000F5DC3" w:rsidRPr="0025589C">
        <w:t xml:space="preserve"> </w:t>
      </w:r>
      <w:r w:rsidR="00DF7C4C" w:rsidRPr="0025589C">
        <w:t>then</w:t>
      </w:r>
      <w:r w:rsidR="007A7F01" w:rsidRPr="0025589C">
        <w:t xml:space="preserve"> estimated from changes in the frequencies </w:t>
      </w:r>
      <w:r w:rsidR="000F5DC3">
        <w:t xml:space="preserve">of the strains </w:t>
      </w:r>
      <w:r w:rsidR="007A7F01" w:rsidRPr="0025589C">
        <w:t xml:space="preserve">during the competition experiment. </w:t>
      </w:r>
      <w:r w:rsidR="000F5DC3">
        <w:t>Such competition experiments</w:t>
      </w:r>
      <w:r w:rsidR="007A7F01" w:rsidRPr="0025589C">
        <w:t xml:space="preserve"> can </w:t>
      </w:r>
      <w:r w:rsidR="002C4B07">
        <w:t>allow</w:t>
      </w:r>
      <w:r w:rsidR="007A7F01" w:rsidRPr="0025589C">
        <w:t xml:space="preserve"> relati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42800DE7" w:rsidR="007A7F01" w:rsidRPr="0025589C" w:rsidRDefault="007A7F01" w:rsidP="0087553C">
      <w:pPr>
        <w:spacing w:line="480" w:lineRule="auto"/>
        <w:ind w:firstLine="0"/>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0F5DC3" w:rsidRPr="0025589C">
        <w:t>th</w:t>
      </w:r>
      <w:r w:rsidR="000F5DC3">
        <w:t>at strains of interest be modified to monitor them with</w:t>
      </w:r>
      <w:r w:rsidRPr="0025589C">
        <w:t xml:space="preserve">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00F34555" w:rsidRPr="00A9402F">
        <w:rPr>
          <w:rFonts w:eastAsia="Times New Roman"/>
        </w:rPr>
        <w:t>it is important to understand how differences in growth of different strains during different growth phases affect their relative fitness.</w:t>
      </w:r>
      <w:r w:rsidRPr="00A9402F">
        <w:t xml:space="preserve"> </w:t>
      </w:r>
      <w:r w:rsidR="008F3E8A" w:rsidRPr="00A9402F">
        <w:t xml:space="preserve">Such understanding </w:t>
      </w:r>
      <w:r w:rsidR="00F34555" w:rsidRPr="00A9402F">
        <w:t xml:space="preserve">can </w:t>
      </w:r>
      <w:r w:rsidRPr="00A9402F">
        <w:t xml:space="preserve">have a crucial impact on </w:t>
      </w:r>
      <w:r w:rsidR="00E42EF9" w:rsidRPr="00A9402F">
        <w:t xml:space="preserve">our understanding of </w:t>
      </w:r>
      <w:r w:rsidRPr="00A9402F">
        <w:t>microbial fitness and the composition of microbial populations an</w:t>
      </w:r>
      <w:r w:rsidR="00E43C55" w:rsidRPr="00A9402F">
        <w:t>d communities</w:t>
      </w:r>
      <w:r w:rsidR="00345B1F">
        <w:t xml:space="preserve"> </w:t>
      </w:r>
      <w:r w:rsidR="00250AF2">
        <w:fldChar w:fldCharType="begin" w:fldLock="1"/>
      </w:r>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r w:rsidR="00250AF2">
        <w:fldChar w:fldCharType="end"/>
      </w:r>
      <w:r w:rsidR="00E43C55" w:rsidRPr="0025589C">
        <w:t>.</w:t>
      </w:r>
    </w:p>
    <w:p w14:paraId="3A0F3D15" w14:textId="7FB735D0" w:rsidR="000F5DC3" w:rsidRDefault="007A7F01" w:rsidP="0087553C">
      <w:pPr>
        <w:spacing w:line="480" w:lineRule="auto"/>
        <w:ind w:firstLine="0"/>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r w:rsidR="000F5DC3">
        <w:br w:type="page"/>
      </w:r>
    </w:p>
    <w:p w14:paraId="37F5D5EE" w14:textId="617BABC3" w:rsidR="00250AF2" w:rsidRDefault="00604565" w:rsidP="0087553C">
      <w:pPr>
        <w:keepNext/>
        <w:spacing w:line="480" w:lineRule="auto"/>
        <w:ind w:firstLine="0"/>
        <w:jc w:val="center"/>
      </w:pPr>
      <w:r>
        <w:rPr>
          <w:noProof/>
        </w:rPr>
        <w:lastRenderedPageBreak/>
        <w:drawing>
          <wp:inline distT="0" distB="0" distL="0" distR="0" wp14:anchorId="6079515F" wp14:editId="76C6BCD6">
            <wp:extent cx="5278120" cy="464502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8120" cy="4645025"/>
                    </a:xfrm>
                    <a:prstGeom prst="rect">
                      <a:avLst/>
                    </a:prstGeom>
                  </pic:spPr>
                </pic:pic>
              </a:graphicData>
            </a:graphic>
          </wp:inline>
        </w:drawing>
      </w:r>
    </w:p>
    <w:p w14:paraId="379B4BBB" w14:textId="6AFB0E44" w:rsidR="00250AF2" w:rsidRPr="0087553C" w:rsidRDefault="00250AF2" w:rsidP="00C2093C">
      <w:pPr>
        <w:pStyle w:val="Caption"/>
        <w:spacing w:line="480" w:lineRule="auto"/>
        <w:ind w:firstLine="0"/>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 are grown separately in mono-cultures while measuring the cell culture density (e.g. optical density), and growth models are fitted to the measured growth curves from each experiment, providing estimates for the growth parameters of each strain</w:t>
      </w:r>
      <w:r w:rsidR="00AD1148">
        <w:rPr>
          <w:b w:val="0"/>
          <w:bCs w:val="0"/>
          <w:color w:val="000000" w:themeColor="text1"/>
          <w:sz w:val="22"/>
          <w:szCs w:val="22"/>
        </w:rPr>
        <w:t xml:space="preserve">: initial cell density </w:t>
      </w:r>
      <w:r w:rsidR="00AD1148" w:rsidRPr="00C2093C">
        <w:rPr>
          <w:i/>
          <w:iCs/>
          <w:color w:val="000000" w:themeColor="text1"/>
          <w:sz w:val="22"/>
          <w:szCs w:val="22"/>
        </w:rPr>
        <w:t>N</w:t>
      </w:r>
      <w:r w:rsidR="00AD1148" w:rsidRPr="00C2093C">
        <w:rPr>
          <w:i/>
          <w:iCs/>
          <w:color w:val="000000" w:themeColor="text1"/>
          <w:sz w:val="22"/>
          <w:szCs w:val="22"/>
          <w:vertAlign w:val="subscript"/>
        </w:rPr>
        <w:t>0</w:t>
      </w:r>
      <w:r w:rsidR="00AD1148">
        <w:rPr>
          <w:b w:val="0"/>
          <w:bCs w:val="0"/>
          <w:color w:val="000000" w:themeColor="text1"/>
          <w:sz w:val="22"/>
          <w:szCs w:val="22"/>
        </w:rPr>
        <w:t xml:space="preserve">, maximum cell density </w:t>
      </w:r>
      <w:r w:rsidR="00AD1148" w:rsidRPr="00C2093C">
        <w:rPr>
          <w:i/>
          <w:iCs/>
          <w:color w:val="000000" w:themeColor="text1"/>
          <w:sz w:val="22"/>
          <w:szCs w:val="22"/>
        </w:rPr>
        <w:t>K</w:t>
      </w:r>
      <w:r w:rsidR="00AD1148">
        <w:rPr>
          <w:b w:val="0"/>
          <w:bCs w:val="0"/>
          <w:color w:val="000000" w:themeColor="text1"/>
          <w:sz w:val="22"/>
          <w:szCs w:val="22"/>
        </w:rPr>
        <w:t xml:space="preserve">, specific growth rate </w:t>
      </w:r>
      <w:r w:rsidR="00AD1148" w:rsidRPr="00C2093C">
        <w:rPr>
          <w:i/>
          <w:iCs/>
          <w:color w:val="000000" w:themeColor="text1"/>
          <w:sz w:val="22"/>
          <w:szCs w:val="22"/>
        </w:rPr>
        <w:t>r</w:t>
      </w:r>
      <w:r w:rsidR="00AD1148">
        <w:rPr>
          <w:b w:val="0"/>
          <w:bCs w:val="0"/>
          <w:color w:val="000000" w:themeColor="text1"/>
          <w:sz w:val="22"/>
          <w:szCs w:val="22"/>
        </w:rPr>
        <w:t xml:space="preserve">, deceleration parameter </w:t>
      </w:r>
      <w:r w:rsidR="00AD1148" w:rsidRPr="00C2093C">
        <w:rPr>
          <w:i/>
          <w:iCs/>
          <w:color w:val="000000" w:themeColor="text1"/>
          <w:sz w:val="22"/>
          <w:szCs w:val="22"/>
          <w:lang w:val="el-GR"/>
        </w:rPr>
        <w:t>ν</w:t>
      </w:r>
      <w:r w:rsidR="00AD1148" w:rsidRPr="00AD1148">
        <w:rPr>
          <w:b w:val="0"/>
          <w:bCs w:val="0"/>
          <w:color w:val="000000" w:themeColor="text1"/>
          <w:sz w:val="22"/>
          <w:szCs w:val="22"/>
        </w:rPr>
        <w:t>,</w:t>
      </w:r>
      <w:r w:rsidR="00AD1148">
        <w:rPr>
          <w:b w:val="0"/>
          <w:bCs w:val="0"/>
          <w:color w:val="000000" w:themeColor="text1"/>
          <w:sz w:val="22"/>
          <w:szCs w:val="22"/>
        </w:rPr>
        <w:t xml:space="preserve"> initial adjustment </w:t>
      </w:r>
      <w:r w:rsidR="00AD1148" w:rsidRPr="00C2093C">
        <w:rPr>
          <w:i/>
          <w:iCs/>
          <w:color w:val="000000" w:themeColor="text1"/>
          <w:sz w:val="22"/>
          <w:szCs w:val="22"/>
        </w:rPr>
        <w:t>q</w:t>
      </w:r>
      <w:r w:rsidR="00AD1148" w:rsidRPr="00C2093C">
        <w:rPr>
          <w:i/>
          <w:iCs/>
          <w:color w:val="000000" w:themeColor="text1"/>
          <w:sz w:val="22"/>
          <w:szCs w:val="22"/>
          <w:vertAlign w:val="subscript"/>
        </w:rPr>
        <w:t>0</w:t>
      </w:r>
      <w:r w:rsidR="00AD1148">
        <w:rPr>
          <w:b w:val="0"/>
          <w:bCs w:val="0"/>
          <w:color w:val="000000" w:themeColor="text1"/>
          <w:sz w:val="22"/>
          <w:szCs w:val="22"/>
        </w:rPr>
        <w:t xml:space="preserve">, and adjustment rate </w:t>
      </w:r>
      <w:r w:rsidR="00AD1148" w:rsidRPr="00C2093C">
        <w:rPr>
          <w:i/>
          <w:iCs/>
          <w:color w:val="000000" w:themeColor="text1"/>
          <w:sz w:val="22"/>
          <w:szCs w:val="22"/>
        </w:rPr>
        <w:t>m</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estimate</w:t>
      </w:r>
      <w:r w:rsidR="00D35BFD" w:rsidRPr="0087553C">
        <w:rPr>
          <w:b w:val="0"/>
          <w:bCs w:val="0"/>
          <w:color w:val="000000" w:themeColor="text1"/>
          <w:sz w:val="22"/>
          <w:szCs w:val="22"/>
        </w:rPr>
        <w:t>s</w:t>
      </w:r>
      <w:r w:rsidR="004C11FC" w:rsidRPr="0087553C">
        <w:rPr>
          <w:b w:val="0"/>
          <w:bCs w:val="0"/>
          <w:color w:val="000000" w:themeColor="text1"/>
          <w:sz w:val="22"/>
          <w:szCs w:val="22"/>
        </w:rPr>
        <w:t xml:space="preserve"> for the competition parameters</w:t>
      </w:r>
      <w:r w:rsidR="00AD1148">
        <w:rPr>
          <w:b w:val="0"/>
          <w:bCs w:val="0"/>
          <w:color w:val="000000" w:themeColor="text1"/>
          <w:sz w:val="22"/>
          <w:szCs w:val="22"/>
        </w:rPr>
        <w:t xml:space="preserve"> </w:t>
      </w:r>
      <w:r w:rsidR="00C2093C">
        <w:rPr>
          <w:i/>
          <w:iCs/>
          <w:color w:val="000000" w:themeColor="text1"/>
          <w:sz w:val="22"/>
          <w:szCs w:val="22"/>
        </w:rPr>
        <w:t>c</w:t>
      </w:r>
      <w:r w:rsidR="00AD1148" w:rsidRPr="00C2093C">
        <w:rPr>
          <w:i/>
          <w:iCs/>
          <w:color w:val="000000" w:themeColor="text1"/>
          <w:sz w:val="22"/>
          <w:szCs w:val="22"/>
          <w:vertAlign w:val="subscript"/>
        </w:rPr>
        <w:t>1</w:t>
      </w:r>
      <w:r w:rsidR="00AD1148">
        <w:rPr>
          <w:b w:val="0"/>
          <w:bCs w:val="0"/>
          <w:i/>
          <w:iCs/>
          <w:color w:val="000000" w:themeColor="text1"/>
          <w:sz w:val="22"/>
          <w:szCs w:val="22"/>
        </w:rPr>
        <w:t xml:space="preserve"> </w:t>
      </w:r>
      <w:r w:rsidR="00AD1148" w:rsidRPr="00AD1148">
        <w:rPr>
          <w:b w:val="0"/>
          <w:bCs w:val="0"/>
          <w:color w:val="000000" w:themeColor="text1"/>
          <w:sz w:val="22"/>
          <w:szCs w:val="22"/>
        </w:rPr>
        <w:t>and</w:t>
      </w:r>
      <w:r w:rsidR="00AD1148">
        <w:rPr>
          <w:b w:val="0"/>
          <w:bCs w:val="0"/>
          <w:i/>
          <w:iCs/>
          <w:color w:val="000000" w:themeColor="text1"/>
          <w:sz w:val="22"/>
          <w:szCs w:val="22"/>
        </w:rPr>
        <w:t xml:space="preserve"> </w:t>
      </w:r>
      <w:r w:rsidR="00C2093C" w:rsidRPr="00C2093C">
        <w:rPr>
          <w:i/>
          <w:iCs/>
          <w:color w:val="000000" w:themeColor="text1"/>
          <w:sz w:val="22"/>
          <w:szCs w:val="22"/>
        </w:rPr>
        <w:t>c</w:t>
      </w:r>
      <w:r w:rsidR="00AD1148" w:rsidRPr="00C2093C">
        <w:rPr>
          <w:i/>
          <w:iCs/>
          <w:color w:val="000000" w:themeColor="text1"/>
          <w:sz w:val="22"/>
          <w:szCs w:val="22"/>
          <w:vertAlign w:val="subscript"/>
        </w:rPr>
        <w:t>2</w:t>
      </w:r>
      <w:r w:rsidR="004C11FC" w:rsidRPr="0087553C">
        <w:rPr>
          <w:b w:val="0"/>
          <w:bCs w:val="0"/>
          <w:color w:val="000000" w:themeColor="text1"/>
          <w:sz w:val="22"/>
          <w:szCs w:val="22"/>
        </w:rPr>
        <w:t xml:space="preserve">. Importantly, </w:t>
      </w:r>
      <w:r w:rsidR="00B9795F">
        <w:rPr>
          <w:b w:val="0"/>
          <w:bCs w:val="0"/>
          <w:color w:val="000000" w:themeColor="text1"/>
          <w:sz w:val="22"/>
          <w:szCs w:val="22"/>
        </w:rPr>
        <w:t xml:space="preserve">in this stage </w:t>
      </w:r>
      <w:r w:rsidR="004C11FC" w:rsidRPr="0087553C">
        <w:rPr>
          <w:b w:val="0"/>
          <w:bCs w:val="0"/>
          <w:color w:val="000000" w:themeColor="text1"/>
          <w:sz w:val="22"/>
          <w:szCs w:val="22"/>
        </w:rPr>
        <w:t xml:space="preserve">the cells are </w:t>
      </w:r>
      <w:r w:rsidR="004C11FC" w:rsidRPr="0087553C">
        <w:rPr>
          <w:b w:val="0"/>
          <w:bCs w:val="0"/>
          <w:i/>
          <w:iCs/>
          <w:color w:val="000000" w:themeColor="text1"/>
          <w:sz w:val="22"/>
          <w:szCs w:val="22"/>
        </w:rPr>
        <w:t>not</w:t>
      </w:r>
      <w:r w:rsidR="004C11FC" w:rsidRPr="0087553C">
        <w:rPr>
          <w:b w:val="0"/>
          <w:bCs w:val="0"/>
          <w:color w:val="000000" w:themeColor="text1"/>
          <w:sz w:val="22"/>
          <w:szCs w:val="22"/>
        </w:rPr>
        <w:t xml:space="preserve"> identified by their strain, hence the gray-stripes in the figure.</w:t>
      </w:r>
      <w:r w:rsidRPr="0087553C">
        <w:rPr>
          <w:sz w:val="22"/>
          <w:szCs w:val="22"/>
        </w:rPr>
        <w:br w:type="page"/>
      </w:r>
    </w:p>
    <w:p w14:paraId="7C7985F0" w14:textId="77777777" w:rsidR="00BF5556" w:rsidRPr="0025589C" w:rsidRDefault="00BF5556" w:rsidP="0087553C">
      <w:pPr>
        <w:pStyle w:val="Heading1"/>
      </w:pPr>
      <w:r w:rsidRPr="0025589C">
        <w:lastRenderedPageBreak/>
        <w:t xml:space="preserve">Results </w:t>
      </w:r>
    </w:p>
    <w:p w14:paraId="5D143D73" w14:textId="77777777" w:rsidR="00BF5556" w:rsidRDefault="00BF5556" w:rsidP="0087553C">
      <w:pPr>
        <w:spacing w:line="480" w:lineRule="auto"/>
        <w:ind w:firstLine="0"/>
      </w:pPr>
      <w:r w:rsidRPr="0025589C">
        <w:rPr>
          <w:iCs/>
        </w:rPr>
        <w:t>Our</w:t>
      </w:r>
      <w:r w:rsidRPr="0025589C">
        <w:t xml:space="preserve"> approach consists of three stages: (a) fitting growth models to mono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To test </w:t>
      </w:r>
      <w:r>
        <w:t>this</w:t>
      </w:r>
      <w:r w:rsidRPr="0025589C">
        <w:t xml:space="preserve"> approach, we measured growth of two </w:t>
      </w:r>
      <w:r w:rsidRPr="0025589C">
        <w:rPr>
          <w:i/>
          <w:iCs/>
        </w:rPr>
        <w:t>E</w:t>
      </w:r>
      <w:r>
        <w:rPr>
          <w:i/>
          <w:iCs/>
        </w:rPr>
        <w:t>scherichia</w:t>
      </w:r>
      <w:r w:rsidRPr="0025589C">
        <w:rPr>
          <w:i/>
          <w:iCs/>
        </w:rPr>
        <w:t xml:space="preserve"> coli </w:t>
      </w:r>
      <w:r w:rsidRPr="0025589C">
        <w:t>strains in mono- and mixed culture over time and used our new approach to predict the relative frequencies of both strains in the mixed culture. We then compared these predictions to empirical measurements of strain</w:t>
      </w:r>
      <w:r>
        <w:t xml:space="preserve"> relative</w:t>
      </w:r>
      <w:r w:rsidRPr="0025589C">
        <w:t xml:space="preserve"> frequencies.</w:t>
      </w:r>
    </w:p>
    <w:p w14:paraId="63E868BE" w14:textId="291577A2" w:rsidR="00D96F6C" w:rsidRPr="0025589C" w:rsidRDefault="00313D88" w:rsidP="0087553C">
      <w:pPr>
        <w:pStyle w:val="Heading2"/>
      </w:pPr>
      <w:r w:rsidRPr="0025589C">
        <w:t>Experimental design</w:t>
      </w:r>
    </w:p>
    <w:p w14:paraId="348F0779" w14:textId="2A8D9A05" w:rsidR="009D5CE5" w:rsidRDefault="000F5DC3" w:rsidP="00AA2374">
      <w:pPr>
        <w:spacing w:line="480" w:lineRule="auto"/>
        <w:ind w:firstLine="0"/>
      </w:pPr>
      <w:r>
        <w:t>Three</w:t>
      </w:r>
      <w:r w:rsidR="00A10657">
        <w:t xml:space="preserve"> </w:t>
      </w:r>
      <w:r w:rsidR="00DC3BC6" w:rsidRPr="0025589C">
        <w:t>experiments</w:t>
      </w:r>
      <w:r w:rsidR="00A10657">
        <w:t xml:space="preserve"> (marked A, B, and C)</w:t>
      </w:r>
      <w:r w:rsidR="00DC3BC6" w:rsidRPr="0025589C">
        <w:t xml:space="preserve"> </w:t>
      </w:r>
      <w:r>
        <w:t xml:space="preserve">were performed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monocultures of the GFP strain</w:t>
      </w:r>
      <w:r w:rsidR="007E29CB">
        <w:t>;</w:t>
      </w:r>
      <w:r w:rsidR="00DC3BC6" w:rsidRPr="0025589C">
        <w:t xml:space="preserve"> 30 replicate monoculture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p>
    <w:p w14:paraId="4DEBB748" w14:textId="772A3FFF" w:rsidR="009D5CE5" w:rsidRDefault="009D5CE5" w:rsidP="002C4B07">
      <w:pPr>
        <w:spacing w:line="480" w:lineRule="auto"/>
        <w:ind w:firstLine="0"/>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 xml:space="preserve">In experiment C, strain K12 MG1655-Δfnr was labeled with </w:t>
      </w:r>
      <w:r w:rsidRPr="00F3419E">
        <w:lastRenderedPageBreak/>
        <w:t>RFP (strain C1) and strain JM109 labeled with GFP (strain C2)</w:t>
      </w:r>
      <w:r w:rsidR="002C4B07">
        <w:t xml:space="preserve">. Experiment C </w:t>
      </w:r>
      <w:r w:rsidR="00CA59A5">
        <w:t xml:space="preserve">was performed as described for </w:t>
      </w:r>
      <w:r w:rsidRPr="00F3419E">
        <w:t>experiment A.</w:t>
      </w:r>
    </w:p>
    <w:p w14:paraId="1A246307" w14:textId="24217CC8" w:rsidR="00DC3BC6" w:rsidRDefault="00DC3BC6" w:rsidP="00944BEF">
      <w:pPr>
        <w:spacing w:line="480" w:lineRule="auto"/>
        <w:ind w:firstLine="0"/>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180830" w:rsidRPr="00180830">
        <w:rPr>
          <w:b/>
          <w:bCs/>
          <w:color w:val="000000" w:themeColor="text1"/>
        </w:rPr>
        <w:t xml:space="preserve">Figure </w:t>
      </w:r>
      <w:r w:rsidR="00180830" w:rsidRPr="00180830">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rsidP="0087553C">
      <w:pPr>
        <w:pStyle w:val="Heading2"/>
      </w:pPr>
      <w:r w:rsidRPr="00834D0E">
        <w:t>Estimat</w:t>
      </w:r>
      <w:r w:rsidR="009D5CE5">
        <w:t>ing</w:t>
      </w:r>
      <w:r w:rsidRPr="00834D0E">
        <w:t xml:space="preserve"> g</w:t>
      </w:r>
      <w:r w:rsidR="008140DF" w:rsidRPr="00834D0E">
        <w:t xml:space="preserve">rowth </w:t>
      </w:r>
      <w:r w:rsidRPr="00834D0E">
        <w:t>parameters</w:t>
      </w:r>
    </w:p>
    <w:p w14:paraId="06A8EF02" w14:textId="2CE9A7E4" w:rsidR="007A7F01" w:rsidRPr="0025589C" w:rsidRDefault="007A7F01" w:rsidP="0087553C">
      <w:pPr>
        <w:spacing w:line="480" w:lineRule="auto"/>
        <w:ind w:firstLine="0"/>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2C4B07" w:rsidP="0087553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6A0FD316" w:rsidR="007A7F01" w:rsidRPr="0025589C" w:rsidRDefault="007A7F01" w:rsidP="002C4B07">
      <w:pPr>
        <w:spacing w:line="480" w:lineRule="auto"/>
        <w:ind w:firstLine="0"/>
      </w:pPr>
      <w:r w:rsidRPr="0025589C">
        <w:t>where</w:t>
      </w:r>
      <w:r w:rsidRPr="001803EA">
        <w:rPr>
          <w:b/>
          <w:bCs/>
        </w:rPr>
        <w:t xml:space="preserve"> </w:t>
      </w:r>
      <m:oMath>
        <m:r>
          <m:rPr>
            <m:sty m:val="bi"/>
          </m:rPr>
          <w:rPr>
            <w:rFonts w:ascii="Cambria Math" w:hAnsi="Cambria Math"/>
          </w:rPr>
          <m:t>t</m:t>
        </m:r>
      </m:oMath>
      <w:r w:rsidRPr="0025589C">
        <w:t xml:space="preserve"> is time,</w:t>
      </w:r>
      <w:r w:rsidR="00C11F86" w:rsidRPr="0025589C">
        <w:t xml:space="preserve"> </w:t>
      </w:r>
      <m:oMath>
        <m:r>
          <m:rPr>
            <m:sty m:val="bi"/>
          </m:rP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m:rPr>
            <m:sty m:val="bi"/>
          </m:rPr>
          <w:rPr>
            <w:rFonts w:ascii="Cambria Math" w:hAnsi="Cambria Math"/>
          </w:rPr>
          <m:t>t</m:t>
        </m:r>
      </m:oMath>
      <w:r w:rsidR="00C11F86" w:rsidRPr="0025589C">
        <w:t>,</w:t>
      </w:r>
      <w:r w:rsidRPr="0025589C">
        <w:t xml:space="preserve"> </w:t>
      </w:r>
      <m:oMath>
        <m:r>
          <m:rPr>
            <m:sty m:val="bi"/>
          </m:rPr>
          <w:rPr>
            <w:rFonts w:ascii="Cambria Math" w:hAnsi="Cambria Math"/>
          </w:rPr>
          <m:t>r</m:t>
        </m:r>
      </m:oMath>
      <w:r w:rsidRPr="0025589C">
        <w:t xml:space="preserve"> is the specific growth rate </w:t>
      </w:r>
      <w:r w:rsidR="002C4B07">
        <w:t>at</w:t>
      </w:r>
      <w:r w:rsidRPr="0025589C">
        <w:t xml:space="preserve"> low density, </w:t>
      </w:r>
      <m:oMath>
        <m:r>
          <m:rPr>
            <m:sty m:val="bi"/>
          </m:rPr>
          <w:rPr>
            <w:rFonts w:ascii="Cambria Math" w:hAnsi="Cambria Math"/>
          </w:rPr>
          <m:t>K</m:t>
        </m:r>
      </m:oMath>
      <w:r w:rsidRPr="0025589C">
        <w:t xml:space="preserve"> is the maximum </w:t>
      </w:r>
      <w:r w:rsidR="00707C5F" w:rsidRPr="0025589C">
        <w:t xml:space="preserve">cell </w:t>
      </w:r>
      <w:r w:rsidRPr="0025589C">
        <w:t xml:space="preserve">density, </w:t>
      </w:r>
      <m:oMath>
        <m:r>
          <m:rPr>
            <m:sty m:val="bi"/>
          </m:rP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m:rPr>
            <m:sty m:val="bi"/>
          </m:rPr>
          <w:rPr>
            <w:rFonts w:ascii="Cambria Math" w:hAnsi="Cambria Math"/>
          </w:rPr>
          <m:t>α</m:t>
        </m:r>
        <m:d>
          <m:dPr>
            <m:ctrlPr>
              <w:rPr>
                <w:rFonts w:ascii="Cambria Math" w:hAnsi="Cambria Math"/>
                <w:b/>
                <w:bCs/>
                <w:i/>
              </w:rPr>
            </m:ctrlPr>
          </m:dPr>
          <m:e>
            <m:r>
              <m:rPr>
                <m:sty m:val="bi"/>
              </m:rP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m:rPr>
                <m:sty m:val="bi"/>
              </m:rPr>
              <w:rPr>
                <w:rFonts w:ascii="Cambria Math" w:hAnsi="Cambria Math"/>
              </w:rPr>
              <m:t>0≤α</m:t>
            </m:r>
            <m:d>
              <m:dPr>
                <m:ctrlPr>
                  <w:rPr>
                    <w:rFonts w:ascii="Cambria Math" w:hAnsi="Cambria Math"/>
                    <w:b/>
                    <w:bCs/>
                    <w:i/>
                  </w:rPr>
                </m:ctrlPr>
              </m:dPr>
              <m:e>
                <m:r>
                  <m:rPr>
                    <m:sty m:val="bi"/>
                  </m:rPr>
                  <w:rPr>
                    <w:rFonts w:ascii="Cambria Math" w:hAnsi="Cambria Math"/>
                  </w:rPr>
                  <m:t>t</m:t>
                </m:r>
              </m:e>
            </m:d>
            <m:r>
              <m:rPr>
                <m:sty m:val="bi"/>
              </m:rPr>
              <w:rPr>
                <w:rFonts w:ascii="Cambria Math" w:eastAsia="Helvetica" w:hAnsi="Cambria Math" w:cs="Helvetica"/>
              </w:rPr>
              <m:t>≤</m:t>
            </m:r>
            <m:r>
              <m:rPr>
                <m:sty m:val="bi"/>
              </m:rP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m:rPr>
            <m:sty m:val="bi"/>
          </m:rP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 xml:space="preserve">specific </w:t>
      </w:r>
      <w:r w:rsidRPr="0025589C">
        <w:lastRenderedPageBreak/>
        <w:t>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m:rPr>
            <m:sty m:val="bi"/>
          </m:rPr>
          <w:rPr>
            <w:rFonts w:ascii="Cambria Math" w:hAnsi="Cambria Math"/>
          </w:rPr>
          <m:t>α(t)=</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num>
          <m:den>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e</m:t>
                </m:r>
              </m:e>
              <m:sup>
                <m:r>
                  <m:rPr>
                    <m:sty m:val="bi"/>
                  </m:rPr>
                  <w:rPr>
                    <w:rFonts w:ascii="Cambria Math" w:eastAsia="Helvetica" w:hAnsi="Cambria Math" w:cs="Helvetica"/>
                  </w:rPr>
                  <m:t>-</m:t>
                </m:r>
                <m:r>
                  <m:rPr>
                    <m:sty m:val="bi"/>
                  </m:rPr>
                  <w:rPr>
                    <w:rFonts w:ascii="Cambria Math" w:hAnsi="Cambria Math"/>
                  </w:rPr>
                  <m:t>mt</m:t>
                </m:r>
              </m:sup>
            </m:sSup>
          </m:den>
        </m:f>
      </m:oMath>
      <w:r w:rsidR="00707C5F" w:rsidRPr="0025589C">
        <w:t>, where</w:t>
      </w:r>
      <w:r w:rsidRPr="0025589C">
        <w:t xml:space="preserve"> </w:t>
      </w: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0</m:t>
            </m:r>
          </m:sub>
        </m:sSub>
      </m:oMath>
      <w:r w:rsidRPr="0025589C">
        <w:t xml:space="preserve"> characterizes the physiological state of the initial population, and </w:t>
      </w:r>
      <m:oMath>
        <m:r>
          <m:rPr>
            <m:sty m:val="bi"/>
          </m:rP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87553C">
      <w:pPr>
        <w:spacing w:line="480" w:lineRule="auto"/>
        <w:ind w:firstLine="0"/>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87553C">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87553C">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12848153" w:rsidR="009D5CE5" w:rsidRDefault="007A7F01" w:rsidP="0087553C">
      <w:pPr>
        <w:spacing w:line="480" w:lineRule="auto"/>
        <w:ind w:firstLine="0"/>
      </w:pPr>
      <w:r w:rsidRPr="0025589C">
        <w:t xml:space="preserve">wher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0</m:t>
            </m:r>
          </m:sub>
        </m:sSub>
        <m:r>
          <m:rPr>
            <m:sty m:val="bi"/>
          </m:rPr>
          <w:rPr>
            <w:rFonts w:ascii="Cambria Math" w:hAnsi="Cambria Math"/>
          </w:rPr>
          <m:t>=</m:t>
        </m:r>
        <w:proofErr w:type="gramStart"/>
        <m:r>
          <m:rPr>
            <m:sty m:val="bi"/>
          </m:rPr>
          <w:rPr>
            <w:rFonts w:ascii="Cambria Math" w:hAnsi="Cambria Math"/>
          </w:rPr>
          <m:t>N(</m:t>
        </m:r>
        <w:proofErr w:type="gramEnd"/>
        <m:r>
          <m:rPr>
            <m:sty m:val="bi"/>
          </m:rPr>
          <w:rPr>
            <w:rFonts w:ascii="Cambria Math" w:hAnsi="Cambria Math"/>
          </w:rPr>
          <m:t>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59BFF25B" w14:textId="482CA600" w:rsidR="00A9402F" w:rsidRPr="00D26566" w:rsidRDefault="007A7F01" w:rsidP="0087553C">
      <w:pPr>
        <w:spacing w:line="480" w:lineRule="auto"/>
        <w:ind w:firstLine="0"/>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b/>
                    <w:bCs/>
                    <w:i/>
                  </w:rPr>
                </m:ctrlPr>
              </m:funcPr>
              <m:fName>
                <m:r>
                  <m:rPr>
                    <m:sty m:val="b"/>
                  </m:rPr>
                  <w:rPr>
                    <w:rFonts w:ascii="Cambria Math" w:hAnsi="Cambria Math"/>
                  </w:rPr>
                  <m:t>max</m:t>
                </m:r>
              </m:fName>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N</m:t>
                        </m:r>
                      </m:den>
                    </m:f>
                    <m:r>
                      <m:rPr>
                        <m:sty m:val="bi"/>
                      </m:rPr>
                      <w:rPr>
                        <w:rFonts w:ascii="Cambria Math" w:eastAsia="MS Mincho" w:hAnsi="Cambria Math" w:cs="MS Mincho"/>
                      </w:rPr>
                      <m:t>⋅</m:t>
                    </m:r>
                    <m:f>
                      <m:fPr>
                        <m:ctrlPr>
                          <w:rPr>
                            <w:rFonts w:ascii="Cambria Math" w:hAnsi="Cambria Math"/>
                            <w:b/>
                            <w:bCs/>
                            <w:i/>
                          </w:rPr>
                        </m:ctrlPr>
                      </m:fPr>
                      <m:num>
                        <m:r>
                          <m:rPr>
                            <m:sty m:val="bi"/>
                          </m:rPr>
                          <w:rPr>
                            <w:rFonts w:ascii="Cambria Math" w:hAnsi="Cambria Math"/>
                          </w:rPr>
                          <m:t>dN</m:t>
                        </m:r>
                      </m:num>
                      <m:den>
                        <m:r>
                          <m:rPr>
                            <m:sty m:val="bi"/>
                          </m:rPr>
                          <w:rPr>
                            <w:rFonts w:ascii="Cambria Math" w:hAnsi="Cambria Math"/>
                          </w:rPr>
                          <m:t>dt</m:t>
                        </m:r>
                      </m:den>
                    </m:f>
                  </m:e>
                </m:d>
                <m:r>
                  <m:rPr>
                    <m:sty m:val="bi"/>
                  </m:rP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494EC282" w14:textId="4EF0C8DD" w:rsidR="00CD1BEE" w:rsidRPr="00BF5556" w:rsidRDefault="00CD1BEE" w:rsidP="0087553C">
      <w:pPr>
        <w:spacing w:line="480" w:lineRule="auto"/>
        <w:ind w:firstLine="0"/>
      </w:pPr>
    </w:p>
    <w:p w14:paraId="4B00BCEA" w14:textId="77777777" w:rsidR="003E4705" w:rsidRPr="00BF5556" w:rsidRDefault="00C55F14" w:rsidP="0087553C">
      <w:pPr>
        <w:pStyle w:val="Caption"/>
        <w:keepNext/>
        <w:spacing w:line="480" w:lineRule="auto"/>
        <w:ind w:firstLine="0"/>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3" w:name="_Ref453680217"/>
      <w:bookmarkEnd w:id="2"/>
    </w:p>
    <w:p w14:paraId="26B40327" w14:textId="2CFBBE29" w:rsidR="003E4705" w:rsidRPr="003E4705" w:rsidRDefault="003E4705" w:rsidP="00AA2374">
      <w:pPr>
        <w:pStyle w:val="Caption"/>
        <w:spacing w:line="480" w:lineRule="auto"/>
        <w:ind w:firstLine="0"/>
      </w:pPr>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3</w:t>
      </w:r>
      <w:r w:rsidRPr="0087553C">
        <w:rPr>
          <w:color w:val="000000" w:themeColor="text1"/>
          <w:sz w:val="22"/>
          <w:szCs w:val="22"/>
        </w:rPr>
        <w:fldChar w:fldCharType="end"/>
      </w:r>
      <w:r w:rsidRPr="0087553C">
        <w:rPr>
          <w:color w:val="000000" w:themeColor="text1"/>
          <w:sz w:val="22"/>
          <w:szCs w:val="22"/>
        </w:rPr>
        <w:t xml:space="preserve">. </w:t>
      </w:r>
      <w:r w:rsidR="00BF5556" w:rsidRPr="0087553C">
        <w:rPr>
          <w:b w:val="0"/>
          <w:bCs w:val="0"/>
          <w:color w:val="000000" w:themeColor="text1"/>
          <w:sz w:val="22"/>
          <w:szCs w:val="22"/>
        </w:rPr>
        <w:t xml:space="preserve">Fitting growth model to growth curve data. The panels show mono-culture growth curve data (markers) and best-fit growth models (lines; eq.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rsidP="0087553C">
      <w:pPr>
        <w:spacing w:after="200" w:line="480" w:lineRule="auto"/>
        <w:ind w:firstLine="0"/>
        <w:rPr>
          <w:b/>
          <w:bCs/>
        </w:rPr>
      </w:pPr>
      <w:r>
        <w:rPr>
          <w:b/>
          <w:bCs/>
        </w:rPr>
        <w:br w:type="page"/>
      </w:r>
    </w:p>
    <w:p w14:paraId="5649ABB3" w14:textId="0442CE34" w:rsidR="00AA2A67" w:rsidRPr="003602F8" w:rsidRDefault="003602F8" w:rsidP="0087553C">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180830">
        <w:rPr>
          <w:b/>
          <w:bCs/>
          <w:noProof/>
        </w:rPr>
        <w:t>1</w:t>
      </w:r>
      <w:r w:rsidRPr="003602F8">
        <w:rPr>
          <w:b/>
          <w:bCs/>
        </w:rPr>
        <w:fldChar w:fldCharType="end"/>
      </w:r>
      <w:bookmarkEnd w:id="3"/>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7553C">
            <w:pPr>
              <w:spacing w:line="480" w:lineRule="auto"/>
              <w:ind w:firstLine="0"/>
              <w:jc w:val="center"/>
              <w:rPr>
                <w:sz w:val="18"/>
                <w:szCs w:val="18"/>
              </w:rPr>
            </w:pPr>
          </w:p>
        </w:tc>
        <w:tc>
          <w:tcPr>
            <w:tcW w:w="1134" w:type="dxa"/>
            <w:gridSpan w:val="2"/>
          </w:tcPr>
          <w:p w14:paraId="052A5697" w14:textId="78867CFE"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7553C">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7553C">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7553C">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7553C">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7553C">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7553C">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7553C">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7553C">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87553C">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rsidP="0087553C">
      <w:pPr>
        <w:spacing w:after="200" w:line="480" w:lineRule="auto"/>
        <w:ind w:firstLine="0"/>
        <w:rPr>
          <w:rFonts w:eastAsiaTheme="majorEastAsia"/>
          <w:b/>
          <w:bCs/>
        </w:rPr>
      </w:pPr>
      <w:r>
        <w:br w:type="page"/>
      </w:r>
    </w:p>
    <w:p w14:paraId="0E5D477A" w14:textId="25D9C51E" w:rsidR="006C449D" w:rsidRPr="0025589C" w:rsidRDefault="00C02003" w:rsidP="0087553C">
      <w:pPr>
        <w:pStyle w:val="Heading2"/>
      </w:pPr>
      <w:r w:rsidRPr="0025589C">
        <w:lastRenderedPageBreak/>
        <w:t>Estimat</w:t>
      </w:r>
      <w:r w:rsidR="00087440">
        <w:t>ing</w:t>
      </w:r>
      <w:r w:rsidRPr="0025589C">
        <w:t xml:space="preserve"> competition coefficients</w:t>
      </w:r>
    </w:p>
    <w:p w14:paraId="2FE588C9" w14:textId="62416789" w:rsidR="007A7F01" w:rsidRPr="0025589C" w:rsidRDefault="007A7F01" w:rsidP="0087553C">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Volterra</w:t>
      </w:r>
      <w:proofErr w:type="spellEnd"/>
      <w:r w:rsidR="004152F9" w:rsidRPr="0025589C">
        <w:t xml:space="preserve">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5157"/>
        <w:gridCol w:w="1452"/>
      </w:tblGrid>
      <w:tr w:rsidR="007A7F01" w:rsidRPr="0025589C" w14:paraId="132C70A3" w14:textId="77777777" w:rsidTr="00B57EC6">
        <w:tc>
          <w:tcPr>
            <w:tcW w:w="1951" w:type="dxa"/>
            <w:vAlign w:val="center"/>
          </w:tcPr>
          <w:p w14:paraId="13BD5E64" w14:textId="77777777" w:rsidR="007A7F01" w:rsidRPr="0025589C" w:rsidRDefault="007A7F01" w:rsidP="0087553C">
            <w:pPr>
              <w:spacing w:line="480" w:lineRule="auto"/>
              <w:ind w:firstLine="0"/>
              <w:jc w:val="right"/>
              <w:rPr>
                <w:i/>
                <w:iCs/>
              </w:rPr>
            </w:pPr>
          </w:p>
        </w:tc>
        <w:tc>
          <w:tcPr>
            <w:tcW w:w="5103" w:type="dxa"/>
            <w:vAlign w:val="center"/>
          </w:tcPr>
          <w:p w14:paraId="62DACDDC" w14:textId="5A4547DD" w:rsidR="007A7F01" w:rsidRPr="0025589C" w:rsidRDefault="002C4B07" w:rsidP="005F02BF">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87553C">
            <w:pPr>
              <w:spacing w:line="480" w:lineRule="auto"/>
              <w:ind w:firstLine="0"/>
              <w:jc w:val="right"/>
            </w:pPr>
            <w:r>
              <w:t>(</w:t>
            </w:r>
            <w:r w:rsidR="007A7F01" w:rsidRPr="0025589C">
              <w:t>3a</w:t>
            </w:r>
            <w:r>
              <w:t>)</w:t>
            </w:r>
          </w:p>
          <w:p w14:paraId="6509A934" w14:textId="77777777" w:rsidR="006D6E0A" w:rsidRPr="0025589C" w:rsidRDefault="006D6E0A" w:rsidP="0087553C">
            <w:pPr>
              <w:spacing w:line="480" w:lineRule="auto"/>
              <w:ind w:firstLine="0"/>
              <w:jc w:val="right"/>
            </w:pPr>
          </w:p>
          <w:p w14:paraId="3EAD2335" w14:textId="7BF5CBEC" w:rsidR="007A7F01" w:rsidRPr="0025589C" w:rsidRDefault="00BF6B81" w:rsidP="0087553C">
            <w:pPr>
              <w:spacing w:line="480" w:lineRule="auto"/>
              <w:ind w:firstLine="0"/>
              <w:jc w:val="right"/>
            </w:pPr>
            <w:r>
              <w:t>(</w:t>
            </w:r>
            <w:r w:rsidR="007A7F01" w:rsidRPr="0025589C">
              <w:t>3b</w:t>
            </w:r>
            <w:r>
              <w:t>)</w:t>
            </w:r>
          </w:p>
        </w:tc>
      </w:tr>
    </w:tbl>
    <w:p w14:paraId="69A40931" w14:textId="4997335E" w:rsidR="007A7F01" w:rsidRPr="0025589C" w:rsidRDefault="00833210" w:rsidP="005F02BF">
      <w:pPr>
        <w:spacing w:line="480" w:lineRule="auto"/>
        <w:ind w:firstLine="0"/>
      </w:pPr>
      <w:r w:rsidRPr="0025589C">
        <w:t xml:space="preserve">wher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q</m:t>
            </m:r>
          </m:e>
          <m:sub>
            <w:proofErr w:type="gramStart"/>
            <m:r>
              <m:rPr>
                <m:sty m:val="bi"/>
              </m:rPr>
              <w:rPr>
                <w:rFonts w:ascii="Cambria Math" w:hAnsi="Cambria Math"/>
              </w:rPr>
              <m:t>0,i</m:t>
            </m:r>
            <w:proofErr w:type="gramEnd"/>
          </m:sub>
        </m:sSub>
        <m:r>
          <w:rPr>
            <w:rFonts w:ascii="Cambria Math" w:hAnsi="Cambria Math"/>
          </w:rPr>
          <m:t>,</m:t>
        </m:r>
      </m:oMath>
      <w:r w:rsidR="007A7F01" w:rsidRPr="0025589C">
        <w:t xml:space="preserve"> and </w:t>
      </w:r>
      <m:oMath>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 xml:space="preserve">, </w:t>
      </w:r>
      <w:r w:rsidR="00517B55" w:rsidRPr="0025589C">
        <w:t>based on the</w:t>
      </w:r>
      <w:r w:rsidR="007A7F01" w:rsidRPr="0025589C">
        <w:t xml:space="preserve"> maximum densities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oMath>
      <w:r w:rsidR="007A7F01" w:rsidRPr="0025589C">
        <w:t xml:space="preserve">  and competition coefficients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549417A2" w14:textId="57379E17" w:rsidR="00D45D2D" w:rsidRDefault="008140DF" w:rsidP="00DB4111">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The growth parameters (</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q</m:t>
            </m:r>
          </m:e>
          <m:sub>
            <w:proofErr w:type="gramStart"/>
            <m:r>
              <m:rPr>
                <m:sty m:val="bi"/>
              </m:rPr>
              <w:rPr>
                <w:rFonts w:ascii="Cambria Math" w:hAnsi="Cambria Math"/>
              </w:rPr>
              <m:t>0,i</m:t>
            </m:r>
            <w:proofErr w:type="gramEnd"/>
          </m:sub>
        </m:sSub>
      </m:oMath>
      <w:r w:rsidR="00AA2374" w:rsidRPr="00AA2374">
        <w:t>)</w:t>
      </w:r>
      <w:r w:rsidR="00AA2374">
        <w:t xml:space="preserve"> were fixed to the values estimated from the mono-culture growth curves at the previous stage, and t</w:t>
      </w:r>
      <w:r w:rsidR="007F21BA" w:rsidRPr="0025589C">
        <w:t xml:space="preserve">he </w:t>
      </w:r>
      <w:r w:rsidR="007A7F01" w:rsidRPr="0025589C">
        <w:t>fit</w:t>
      </w:r>
      <w:r w:rsidR="007F21BA" w:rsidRPr="0025589C">
        <w:t>ting</w:t>
      </w:r>
      <w:r w:rsidR="007A7F01" w:rsidRPr="0025589C">
        <w:t xml:space="preserve"> </w:t>
      </w:r>
      <w:r w:rsidR="00AA2374">
        <w:t xml:space="preserve">at this stage only </w:t>
      </w:r>
      <w:r w:rsidR="007F21BA" w:rsidRPr="0025589C">
        <w:t>provide</w:t>
      </w:r>
      <w:r w:rsidR="00AA2374">
        <w:t>d</w:t>
      </w:r>
      <w:r w:rsidR="007F21BA" w:rsidRPr="0025589C">
        <w:t xml:space="preserve"> estimates for the competition coefficients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i</m:t>
            </m:r>
          </m:sub>
        </m:sSub>
      </m:oMath>
      <w:r w:rsidR="00AA2374" w:rsidRPr="00AA2374">
        <w:t>.</w:t>
      </w:r>
      <w:r w:rsidR="007F21BA" w:rsidRPr="0025589C">
        <w:t xml:space="preserve"> </w:t>
      </w:r>
      <w:r w:rsidR="00AA2374">
        <w:t xml:space="preserve">Fitting </w:t>
      </w:r>
      <w:r w:rsidRPr="0025589C">
        <w:t>wa</w:t>
      </w:r>
      <w:r w:rsidR="007A7F01" w:rsidRPr="0025589C">
        <w:t xml:space="preserve">s performed by minimizing the squared differences between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rsidR="007A7F01" w:rsidRPr="0025589C">
        <w:t xml:space="preserve"> (</w:t>
      </w:r>
      <w:r w:rsidR="007F21BA" w:rsidRPr="0025589C">
        <w:t xml:space="preserve">the sum of the </w:t>
      </w:r>
      <w:r w:rsidR="00DB4111">
        <w:t>solutions</w:t>
      </w:r>
      <w:r w:rsidR="007F21BA" w:rsidRPr="0025589C">
        <w:t xml:space="preserve"> of the system in </w:t>
      </w:r>
      <w:r w:rsidR="007A7F01" w:rsidRPr="0025589C">
        <w:t>eq. 3</w:t>
      </w:r>
      <w:r w:rsidR="00E42AF4">
        <w:t>; integrals solved numerically using LSODA solver</w:t>
      </w:r>
      <w:r w:rsidR="007A7F01" w:rsidRPr="0025589C">
        <w:t>) and the</w:t>
      </w:r>
      <w:r w:rsidR="007F21BA" w:rsidRPr="0025589C">
        <w:t xml:space="preserve"> total</w:t>
      </w:r>
      <w:r w:rsidR="007A7F01" w:rsidRPr="0025589C">
        <w:t xml:space="preserve"> OD </w:t>
      </w:r>
      <w:r w:rsidR="007A7F01" w:rsidRPr="0025589C">
        <w:lastRenderedPageBreak/>
        <w:t xml:space="preserve">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w:t>
      </w:r>
      <w:r w:rsidR="005327AF" w:rsidRPr="00DB4111">
        <w:rPr>
          <w:b/>
          <w:bCs/>
        </w:rPr>
        <w:t>Materials and Methods</w:t>
      </w:r>
      <w:r w:rsidR="00AA2374">
        <w:t xml:space="preserve"> fo</w:t>
      </w:r>
      <w:r w:rsidR="00CA59A5">
        <w:t>r additional details</w:t>
      </w:r>
      <w:r w:rsidR="007A7F01" w:rsidRPr="0025589C">
        <w:t>.</w:t>
      </w:r>
      <w:r w:rsidR="00CA59A5">
        <w:t xml:space="preserve"> Part of the strength of our approach stems from its use of data measuring the total density of mixed cultures, which is usually ignored when estimating fitness from growth curves </w:t>
      </w:r>
      <w:r w:rsidR="00CA59A5">
        <w:fldChar w:fldCharType="begin" w:fldLock="1"/>
      </w:r>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00CA59A5">
        <w:t>.</w:t>
      </w:r>
    </w:p>
    <w:p w14:paraId="18F6E33A" w14:textId="77777777" w:rsidR="00E42AF4" w:rsidRDefault="00E42AF4" w:rsidP="0087553C">
      <w:pPr>
        <w:spacing w:line="480" w:lineRule="auto"/>
        <w:ind w:firstLine="0"/>
      </w:pPr>
    </w:p>
    <w:p w14:paraId="26397666" w14:textId="26D3C151" w:rsidR="00D45D2D" w:rsidRPr="00F3419E" w:rsidRDefault="003D0037" w:rsidP="0087553C">
      <w:pPr>
        <w:spacing w:after="200" w:line="480"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39EF3950" w:rsidR="005C2B55" w:rsidRDefault="00D45D2D" w:rsidP="000E1FE8">
      <w:pPr>
        <w:pStyle w:val="Caption"/>
        <w:spacing w:line="480" w:lineRule="auto"/>
        <w:ind w:firstLine="0"/>
        <w:rPr>
          <w:b w:val="0"/>
          <w:bCs w:val="0"/>
          <w:color w:val="auto"/>
          <w:sz w:val="22"/>
          <w:szCs w:val="22"/>
        </w:rPr>
      </w:pPr>
      <w:bookmarkStart w:id="4"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180830">
        <w:rPr>
          <w:noProof/>
          <w:color w:val="auto"/>
          <w:sz w:val="22"/>
          <w:szCs w:val="22"/>
        </w:rPr>
        <w:t>4</w:t>
      </w:r>
      <w:r w:rsidRPr="00B07CF2">
        <w:rPr>
          <w:b w:val="0"/>
          <w:bCs w:val="0"/>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 xml:space="preserve">model to </w:t>
      </w:r>
      <w:r>
        <w:rPr>
          <w:color w:val="auto"/>
          <w:sz w:val="22"/>
          <w:szCs w:val="22"/>
        </w:rPr>
        <w:t>growth cur</w:t>
      </w:r>
      <w:r w:rsidR="00BC190A">
        <w:rPr>
          <w:color w:val="auto"/>
          <w:sz w:val="22"/>
          <w:szCs w:val="22"/>
        </w:rPr>
        <w:t>v</w:t>
      </w:r>
      <w:r>
        <w:rPr>
          <w:color w:val="auto"/>
          <w:sz w:val="22"/>
          <w:szCs w:val="22"/>
        </w:rPr>
        <w:t xml:space="preserve">e </w:t>
      </w:r>
      <w:r w:rsidRPr="00B07CF2">
        <w:rPr>
          <w:color w:val="auto"/>
          <w:sz w:val="22"/>
          <w:szCs w:val="22"/>
        </w:rPr>
        <w:t>data</w:t>
      </w:r>
      <w:r w:rsidR="00BC190A">
        <w:rPr>
          <w:color w:val="auto"/>
          <w:sz w:val="22"/>
          <w:szCs w:val="22"/>
        </w:rPr>
        <w:t xml:space="preserve"> from a mixed culture</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 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rsidP="0087553C">
      <w:pPr>
        <w:spacing w:after="200" w:line="480" w:lineRule="auto"/>
        <w:ind w:firstLine="0"/>
        <w:rPr>
          <w:rFonts w:eastAsiaTheme="majorEastAsia"/>
          <w:b/>
          <w:bCs/>
        </w:rPr>
      </w:pPr>
    </w:p>
    <w:p w14:paraId="6C449378" w14:textId="35149AFD" w:rsidR="001F7E9F" w:rsidRPr="0025589C" w:rsidRDefault="001F7E9F" w:rsidP="0087553C">
      <w:pPr>
        <w:pStyle w:val="Heading2"/>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8002F8B" w:rsidR="007A7F01" w:rsidRPr="0025589C" w:rsidRDefault="00C02003" w:rsidP="0087553C">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007A7F01" w:rsidRPr="0025589C">
        <w:t xml:space="preserve"> and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r>
          <m:rPr>
            <m:sty m:val="bi"/>
          </m:rPr>
          <w:rPr>
            <w:rFonts w:ascii="Cambria Math" w:hAnsi="Cambria Math"/>
          </w:rPr>
          <m:t>=</m:t>
        </m:r>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num>
          <m:den>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b/>
                    <w:bCs/>
                    <w:i/>
                  </w:rPr>
                </m:ctrlPr>
              </m:dPr>
              <m:e>
                <m:r>
                  <m:rPr>
                    <m:sty m:val="bi"/>
                  </m:rPr>
                  <w:rPr>
                    <w:rFonts w:ascii="Cambria Math" w:hAnsi="Cambria Math"/>
                  </w:rPr>
                  <m:t>t</m:t>
                </m:r>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den>
        </m:f>
      </m:oMath>
      <w:r w:rsidR="007A7F01" w:rsidRPr="0025589C">
        <w:t>.</w:t>
      </w:r>
    </w:p>
    <w:p w14:paraId="4976B15C" w14:textId="601DE8E9" w:rsidR="007A7F01" w:rsidRDefault="00C02003" w:rsidP="00536AAB">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i</m:t>
            </m:r>
          </m:sub>
        </m:sSub>
        <m:d>
          <m:dPr>
            <m:ctrlPr>
              <w:rPr>
                <w:rFonts w:ascii="Cambria Math" w:hAnsi="Cambria Math"/>
                <w:b/>
                <w:bCs/>
                <w:i/>
              </w:rPr>
            </m:ctrlPr>
          </m:dPr>
          <m:e>
            <m:r>
              <m:rPr>
                <m:sty m:val="bi"/>
              </m:rPr>
              <w:rPr>
                <w:rFonts w:ascii="Cambria Math" w:hAnsi="Cambria Math"/>
              </w:rPr>
              <m:t>t</m:t>
            </m:r>
          </m:e>
        </m:d>
      </m:oMath>
      <w:r w:rsidR="00D45D2D">
        <w:t xml:space="preserve"> to experimental relative frequencies obtained </w:t>
      </w:r>
      <w:r w:rsidR="005C5B17">
        <w:t xml:space="preserve">using </w:t>
      </w:r>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 xml:space="preserve">(green and red </w:t>
      </w:r>
      <w:r w:rsidR="00D45D2D">
        <w:lastRenderedPageBreak/>
        <w:t>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1A33CDF0" w14:textId="298409CB" w:rsidR="00F3419E" w:rsidRDefault="00F3419E" w:rsidP="0087553C">
      <w:pPr>
        <w:spacing w:after="200" w:line="480" w:lineRule="auto"/>
        <w:ind w:firstLine="0"/>
        <w:rPr>
          <w:sz w:val="22"/>
          <w:szCs w:val="22"/>
        </w:rPr>
      </w:pPr>
      <w:bookmarkStart w:id="5" w:name="_Ref454205622"/>
      <w:bookmarkStart w:id="6" w:name="_Ref439853356"/>
    </w:p>
    <w:bookmarkEnd w:id="5"/>
    <w:bookmarkEnd w:id="6"/>
    <w:p w14:paraId="7FDC2074" w14:textId="25C2D5C3" w:rsidR="00F3419E" w:rsidRDefault="003D0037" w:rsidP="0087553C">
      <w:pPr>
        <w:keepNext/>
        <w:spacing w:line="480" w:lineRule="auto"/>
        <w:ind w:firstLine="0"/>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3">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09803DC1" w:rsidR="00F3419E" w:rsidRPr="00F3419E" w:rsidRDefault="00F3419E" w:rsidP="00536AAB">
      <w:pPr>
        <w:pStyle w:val="Caption"/>
        <w:spacing w:line="480" w:lineRule="auto"/>
        <w:ind w:firstLine="0"/>
      </w:pPr>
      <w:bookmarkStart w:id="7"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00180830">
        <w:rPr>
          <w:noProof/>
          <w:color w:val="000000" w:themeColor="text1"/>
          <w:sz w:val="22"/>
          <w:szCs w:val="22"/>
        </w:rPr>
        <w:t>5</w:t>
      </w:r>
      <w:r w:rsidRPr="00F3419E">
        <w:rPr>
          <w:color w:val="000000" w:themeColor="text1"/>
          <w:sz w:val="22"/>
          <w:szCs w:val="22"/>
        </w:rPr>
        <w:fldChar w:fldCharType="end"/>
      </w:r>
      <w:bookmarkEnd w:id="7"/>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w:t>
      </w:r>
      <w:proofErr w:type="spellStart"/>
      <w:r w:rsidR="005C5B17">
        <w:rPr>
          <w:b w:val="0"/>
          <w:bCs w:val="0"/>
          <w:color w:val="auto"/>
          <w:sz w:val="22"/>
          <w:szCs w:val="22"/>
        </w:rPr>
        <w:t>strains</w:t>
      </w:r>
      <w:proofErr w:type="spellEnd"/>
      <w:r w:rsidR="005C5B17">
        <w:rPr>
          <w:b w:val="0"/>
          <w:bCs w:val="0"/>
          <w:color w:val="auto"/>
          <w:sz w:val="22"/>
          <w:szCs w:val="22"/>
        </w:rPr>
        <w:t xml:space="preserve">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560BED">
        <w:rPr>
          <w:i/>
          <w:iCs/>
          <w:color w:val="auto"/>
          <w:sz w:val="22"/>
          <w:szCs w:val="22"/>
        </w:rPr>
        <w:t>s</w:t>
      </w:r>
      <w:r w:rsidR="003D0037" w:rsidRPr="003D0037">
        <w:rPr>
          <w:b w:val="0"/>
          <w:bCs w:val="0"/>
          <w:i/>
          <w:iCs/>
          <w:color w:val="auto"/>
          <w:sz w:val="22"/>
          <w:szCs w:val="22"/>
        </w:rPr>
        <w:t>=</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A</w:t>
      </w:r>
      <w:r w:rsidRPr="00B07CF2">
        <w:rPr>
          <w:b w:val="0"/>
          <w:bCs w:val="0"/>
          <w:color w:val="auto"/>
          <w:sz w:val="22"/>
          <w:szCs w:val="22"/>
        </w:rPr>
        <w:t xml:space="preserve">, </w:t>
      </w:r>
      <w:r w:rsidR="003D0037" w:rsidRPr="00560BED">
        <w:rPr>
          <w:i/>
          <w:iCs/>
          <w:color w:val="auto"/>
          <w:sz w:val="22"/>
          <w:szCs w:val="22"/>
        </w:rPr>
        <w:t>s</w:t>
      </w:r>
      <w:r w:rsidR="003D0037" w:rsidRPr="003D0037">
        <w:rPr>
          <w:b w:val="0"/>
          <w:bCs w:val="0"/>
          <w:i/>
          <w:iCs/>
          <w:color w:val="auto"/>
          <w:sz w:val="22"/>
          <w:szCs w:val="22"/>
        </w:rPr>
        <w:t>=</w:t>
      </w:r>
      <w:r w:rsidRPr="003D0037">
        <w:rPr>
          <w:b w:val="0"/>
          <w:bCs w:val="0"/>
          <w:i/>
          <w:iCs/>
          <w:color w:val="auto"/>
          <w:sz w:val="22"/>
          <w:szCs w:val="22"/>
        </w:rPr>
        <w:t>0.182</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B</w:t>
      </w:r>
      <w:r w:rsidRPr="00B07CF2">
        <w:rPr>
          <w:b w:val="0"/>
          <w:bCs w:val="0"/>
          <w:color w:val="auto"/>
          <w:sz w:val="22"/>
          <w:szCs w:val="22"/>
        </w:rPr>
        <w:t xml:space="preserve">, and </w:t>
      </w:r>
      <w:r w:rsidR="003D0037" w:rsidRPr="00560BED">
        <w:rPr>
          <w:i/>
          <w:iCs/>
          <w:color w:val="auto"/>
          <w:sz w:val="22"/>
          <w:szCs w:val="22"/>
        </w:rPr>
        <w:t>s</w:t>
      </w:r>
      <w:r w:rsidR="003D0037" w:rsidRPr="003D0037">
        <w:rPr>
          <w:b w:val="0"/>
          <w:bCs w:val="0"/>
          <w:i/>
          <w:iCs/>
          <w:color w:val="auto"/>
          <w:sz w:val="22"/>
          <w:szCs w:val="22"/>
        </w:rPr>
        <w:t>=</w:t>
      </w:r>
      <w:r w:rsidRPr="003D0037">
        <w:rPr>
          <w:b w:val="0"/>
          <w:bCs w:val="0"/>
          <w:i/>
          <w:iCs/>
          <w:color w:val="auto"/>
          <w:sz w:val="22"/>
          <w:szCs w:val="22"/>
        </w:rPr>
        <w:t>0.124</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1BDD8B81" w14:textId="7F0D8F5E" w:rsidR="00D45D2D" w:rsidRDefault="00D45D2D" w:rsidP="0087553C">
      <w:pPr>
        <w:spacing w:after="200" w:line="480" w:lineRule="auto"/>
        <w:ind w:firstLine="0"/>
        <w:rPr>
          <w:rFonts w:eastAsiaTheme="majorEastAsia"/>
          <w:b/>
          <w:bCs/>
          <w:kern w:val="32"/>
          <w:sz w:val="28"/>
          <w:szCs w:val="28"/>
        </w:rPr>
      </w:pPr>
    </w:p>
    <w:p w14:paraId="7113F9E8" w14:textId="7BEF069C" w:rsidR="007A7F01" w:rsidRPr="0025589C" w:rsidRDefault="007A7F01" w:rsidP="0087553C">
      <w:pPr>
        <w:pStyle w:val="Heading1"/>
      </w:pPr>
      <w:r w:rsidRPr="0025589C">
        <w:t>Discussion</w:t>
      </w:r>
    </w:p>
    <w:p w14:paraId="3123C0B3" w14:textId="52413888" w:rsidR="00414445" w:rsidRPr="0025589C" w:rsidRDefault="007A7F01" w:rsidP="0087553C">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CA59A5">
        <w:t xml:space="preserve">the need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rsidP="0087553C">
      <w:pPr>
        <w:spacing w:line="480" w:lineRule="auto"/>
        <w:ind w:firstLine="0"/>
      </w:pPr>
      <w:r w:rsidRPr="0025589C">
        <w:lastRenderedPageBreak/>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769B0D41" w:rsidR="00AD1636" w:rsidRPr="00643E5F" w:rsidRDefault="007A7F01" w:rsidP="0087553C">
      <w:pPr>
        <w:spacing w:line="480" w:lineRule="auto"/>
        <w:ind w:firstLine="0"/>
      </w:pPr>
      <w:r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643E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of the growth curve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77777777" w:rsidR="00257F74" w:rsidRDefault="005756F6" w:rsidP="0087553C">
      <w:pPr>
        <w:spacing w:line="480" w:lineRule="auto"/>
        <w:ind w:firstLine="0"/>
      </w:pPr>
      <w:r w:rsidRPr="00643E5F">
        <w:t xml:space="preserve">Even 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w:t>
      </w:r>
      <w:r w:rsidRPr="00643E5F">
        <w:lastRenderedPageBreak/>
        <w:t xml:space="preserve">Furthermore, one can change specific growth parameters and simulate competitions, thereby </w:t>
      </w:r>
      <w:r w:rsidR="00D35BFD" w:rsidRPr="00643E5F">
        <w:t>predicting</w:t>
      </w:r>
      <w:r w:rsidRPr="00643E5F">
        <w:t xml:space="preserve"> the effect</w:t>
      </w:r>
      <w:r w:rsidR="007D15C7" w:rsidRPr="00643E5F">
        <w:t>s</w:t>
      </w:r>
      <w:r w:rsidRPr="00643E5F">
        <w:t xml:space="preserve"> of </w:t>
      </w:r>
      <w:r w:rsidR="00A9402F" w:rsidRPr="00643E5F">
        <w:t>such changes</w:t>
      </w:r>
      <w:r w:rsidRPr="00643E5F">
        <w:t xml:space="preserve"> on competitions. </w:t>
      </w:r>
    </w:p>
    <w:p w14:paraId="75B9932A" w14:textId="5AB20CE1" w:rsidR="00833635" w:rsidRPr="0025589C" w:rsidRDefault="00257F74" w:rsidP="00FE67CC">
      <w:pPr>
        <w:spacing w:line="480" w:lineRule="auto"/>
        <w:ind w:firstLine="0"/>
      </w:pPr>
      <w:r w:rsidRPr="00F22259">
        <w:t xml:space="preserve">Another interesting approach for 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7DC5A7C5" w:rsidR="00096E8A" w:rsidRPr="0025589C" w:rsidRDefault="00833635" w:rsidP="0087553C">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D35BFD">
        <w:rPr>
          <w:i/>
          <w:iCs/>
        </w:rPr>
        <w:t>free</w:t>
      </w:r>
      <w:r w:rsidRPr="0025589C">
        <w:t xml:space="preserve"> and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87553C">
      <w:pPr>
        <w:pStyle w:val="Heading2"/>
      </w:pPr>
      <w:r w:rsidRPr="0025589C">
        <w:t>Conclusions</w:t>
      </w:r>
    </w:p>
    <w:p w14:paraId="0ED019BF" w14:textId="26EE38DB" w:rsidR="007942A2" w:rsidRPr="0025589C" w:rsidRDefault="007A7F01" w:rsidP="0087553C">
      <w:pPr>
        <w:spacing w:line="480" w:lineRule="auto"/>
        <w:ind w:firstLine="0"/>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05BF98C" w14:textId="77777777" w:rsidR="00643E5F" w:rsidRDefault="00643E5F" w:rsidP="0087553C">
      <w:pPr>
        <w:spacing w:after="200" w:line="480" w:lineRule="auto"/>
        <w:ind w:firstLine="0"/>
        <w:rPr>
          <w:rFonts w:eastAsiaTheme="majorEastAsia"/>
          <w:b/>
          <w:bCs/>
          <w:kern w:val="32"/>
          <w:sz w:val="28"/>
          <w:szCs w:val="28"/>
        </w:rPr>
      </w:pPr>
      <w:bookmarkStart w:id="9" w:name="_Ref455590789"/>
      <w:r>
        <w:br w:type="page"/>
      </w:r>
    </w:p>
    <w:p w14:paraId="607869F5" w14:textId="70895A59" w:rsidR="007A7F01" w:rsidRPr="0025589C" w:rsidRDefault="007A7F01" w:rsidP="0087553C">
      <w:pPr>
        <w:pStyle w:val="Heading1"/>
      </w:pPr>
      <w:r w:rsidRPr="0025589C">
        <w:lastRenderedPageBreak/>
        <w:t>Materials and Methods</w:t>
      </w:r>
      <w:bookmarkEnd w:id="8"/>
      <w:bookmarkEnd w:id="9"/>
    </w:p>
    <w:p w14:paraId="71B89F52" w14:textId="20E13741" w:rsidR="00C0791B" w:rsidRPr="0025589C" w:rsidRDefault="007A7F01" w:rsidP="0087553C">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w:t>
      </w:r>
      <w:proofErr w:type="spellStart"/>
      <w:r w:rsidR="00B030EA" w:rsidRPr="0025589C">
        <w:t>Nir</w:t>
      </w:r>
      <w:proofErr w:type="spellEnd"/>
      <w:r w:rsidR="00B030EA" w:rsidRPr="0025589C">
        <w:t xml:space="preserve">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CA59A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9)"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87553C">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w:t>
      </w:r>
      <w:proofErr w:type="spellStart"/>
      <w:r w:rsidR="00B030EA" w:rsidRPr="0025589C">
        <w:t>Tryptone</w:t>
      </w:r>
      <w:proofErr w:type="spellEnd"/>
      <w:r w:rsidR="00B030EA" w:rsidRPr="0025589C">
        <w:t xml:space="preserv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663D4234" w:rsidR="007A7F01" w:rsidRPr="0025589C" w:rsidRDefault="007A7F01" w:rsidP="0087553C">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0B83590B"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7553C">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05A5787"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87553C">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7553C">
      <w:pPr>
        <w:spacing w:line="480" w:lineRule="auto"/>
        <w:ind w:firstLine="0"/>
        <w:rPr>
          <w:vertAlign w:val="subscript"/>
        </w:rPr>
      </w:pPr>
      <w:r w:rsidRPr="0025589C">
        <w:lastRenderedPageBreak/>
        <w:t xml:space="preserve"> The cultures were grown in an automatic microplate reader (</w:t>
      </w:r>
      <w:proofErr w:type="spellStart"/>
      <w:r w:rsidRPr="0025589C">
        <w:t>Tecan</w:t>
      </w:r>
      <w:proofErr w:type="spellEnd"/>
      <w:r w:rsidRPr="0025589C">
        <w:t xml:space="preserve">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87553C">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proofErr w:type="gramStart"/>
      <w:r w:rsidRPr="0025589C">
        <w:t>50)nm</w:t>
      </w:r>
      <w:proofErr w:type="gramEnd"/>
      <w:r w:rsidRPr="0025589C">
        <w:t xml:space="preserve">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561nm/615(</w:t>
      </w:r>
      <w:proofErr w:type="gramStart"/>
      <w:r w:rsidRPr="0025589C">
        <w:t>20)nm</w:t>
      </w:r>
      <w:proofErr w:type="gramEnd"/>
      <w:r w:rsidRPr="0025589C">
        <w:t xml:space="preserve">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1886C2E5" w:rsidR="007A7F01" w:rsidRPr="0025589C" w:rsidRDefault="007A7F01" w:rsidP="0087553C">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CA59A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20)"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CA59A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1)"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 xml:space="preserve">ython packages: </w:t>
      </w:r>
      <w:proofErr w:type="spellStart"/>
      <w:r w:rsidRPr="0025589C">
        <w:t>NumPy</w:t>
      </w:r>
      <w:proofErr w:type="spellEnd"/>
      <w:r w:rsidR="00605D62">
        <w:t xml:space="preserve"> </w:t>
      </w:r>
      <w:r w:rsidRPr="0025589C">
        <w:fldChar w:fldCharType="begin" w:fldLock="1"/>
      </w:r>
      <w:r w:rsidR="00CA59A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2)"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xml:space="preserve">, </w:t>
      </w:r>
      <w:proofErr w:type="spellStart"/>
      <w:r w:rsidRPr="0025589C">
        <w:t>SciPy</w:t>
      </w:r>
      <w:proofErr w:type="spellEnd"/>
      <w:r w:rsidR="00605D62">
        <w:t xml:space="preserve">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xml:space="preserve">, </w:t>
      </w:r>
      <w:proofErr w:type="spellStart"/>
      <w:r w:rsidRPr="0025589C">
        <w:t>Matplotlib</w:t>
      </w:r>
      <w:proofErr w:type="spellEnd"/>
      <w:r w:rsidR="00605D62">
        <w:t xml:space="preserve"> </w:t>
      </w:r>
      <w:r w:rsidRPr="0025589C">
        <w:fldChar w:fldCharType="begin" w:fldLock="1"/>
      </w:r>
      <w:r w:rsidR="00CA59A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4)"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CA59A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5)"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xml:space="preserve">, </w:t>
      </w:r>
      <w:proofErr w:type="spellStart"/>
      <w:r w:rsidRPr="0025589C">
        <w:t>Seaborn</w:t>
      </w:r>
      <w:proofErr w:type="spellEnd"/>
      <w:r w:rsidR="00605D62">
        <w:t xml:space="preserve"> </w:t>
      </w:r>
      <w:r w:rsidR="00532013" w:rsidRPr="0025589C">
        <w:fldChar w:fldCharType="begin" w:fldLock="1"/>
      </w:r>
      <w:r w:rsidR="00CA59A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6)"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CA59A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7)"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CA59A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8)"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CA59A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9)"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8D07744" w:rsidR="003616D0" w:rsidRPr="0025589C" w:rsidRDefault="00C7159E" w:rsidP="0087553C">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w:t>
      </w:r>
      <w:proofErr w:type="spellStart"/>
      <w:r w:rsidR="00A8110B">
        <w:t>SciPy’s</w:t>
      </w:r>
      <w:proofErr w:type="spellEnd"/>
      <w:r w:rsidR="00A8110B">
        <w:t xml:space="preserve">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lastRenderedPageBreak/>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180830" w:rsidRPr="00180830">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87553C">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187E32C3" w:rsidR="003616D0" w:rsidRPr="0025589C" w:rsidRDefault="003616D0" w:rsidP="0087553C">
      <w:pPr>
        <w:spacing w:line="480" w:lineRule="auto"/>
        <w:ind w:firstLine="0"/>
      </w:pPr>
      <w:r w:rsidRPr="0025589C">
        <w:t xml:space="preserve">where </w:t>
      </w:r>
      <m:oMath>
        <m:r>
          <m:rPr>
            <m:sty m:val="bi"/>
          </m:rPr>
          <w:rPr>
            <w:rFonts w:ascii="Cambria Math" w:hAnsi="Cambria Math"/>
          </w:rPr>
          <m:t>k</m:t>
        </m:r>
      </m:oMath>
      <w:r w:rsidRPr="0025589C">
        <w:t xml:space="preserve"> is the number </w:t>
      </w:r>
      <w:r w:rsidR="00DF6D3B" w:rsidRPr="0025589C">
        <w:t xml:space="preserve">of </w:t>
      </w:r>
      <w:r w:rsidRPr="0025589C">
        <w:t xml:space="preserve">model parameters, </w:t>
      </w:r>
      <m:oMath>
        <m:r>
          <m:rPr>
            <m:sty m:val="bi"/>
          </m:rPr>
          <w:rPr>
            <w:rFonts w:ascii="Cambria Math" w:hAnsi="Cambria Math"/>
          </w:rPr>
          <m:t>n</m:t>
        </m:r>
      </m:oMath>
      <w:r w:rsidRPr="0025589C">
        <w:t xml:space="preserve"> is the number of data points,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re the time points, </w:t>
      </w:r>
      <m:oMath>
        <m:r>
          <m:rPr>
            <m:sty m:val="bi"/>
          </m:rPr>
          <w:rPr>
            <w:rFonts w:ascii="Cambria Math" w:hAnsi="Cambria Math"/>
          </w:rPr>
          <m:t>N</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e>
        </m:d>
      </m:oMath>
      <w:r w:rsidRPr="0025589C">
        <w:t xml:space="preserve"> is the optical d</w:t>
      </w:r>
      <w:proofErr w:type="spellStart"/>
      <w:r w:rsidRPr="0025589C">
        <w:t>ensity</w:t>
      </w:r>
      <w:proofErr w:type="spellEnd"/>
      <w:r w:rsidRPr="0025589C">
        <w:t xml:space="preserve"> at time point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nd </w:t>
      </w:r>
      <m:oMath>
        <m:acc>
          <m:accPr>
            <m:ctrlPr>
              <w:rPr>
                <w:rFonts w:ascii="Cambria Math" w:hAnsi="Cambria Math"/>
                <w:b/>
                <w:bCs/>
                <w:i/>
              </w:rPr>
            </m:ctrlPr>
          </m:accPr>
          <m:e>
            <m:r>
              <m:rPr>
                <m:sty m:val="bi"/>
              </m:rPr>
              <w:rPr>
                <w:rFonts w:ascii="Cambria Math" w:hAnsi="Cambria Math"/>
              </w:rPr>
              <m:t>N</m:t>
            </m:r>
          </m:e>
        </m:acc>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e>
        </m:d>
        <m:r>
          <w:rPr>
            <w:rFonts w:ascii="Cambria Math" w:hAnsi="Cambria Math"/>
          </w:rPr>
          <m:t xml:space="preserve"> </m:t>
        </m:r>
      </m:oMath>
      <w:r w:rsidRPr="0025589C">
        <w:t>is the expected density at time point</w:t>
      </w:r>
      <w:r w:rsidRPr="00560BED">
        <w:rPr>
          <w:b/>
          <w:bCs/>
        </w:rPr>
        <w:t xml:space="preserv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oMath>
      <w:r w:rsidRPr="0025589C">
        <w:t xml:space="preserve"> according to the model. We select</w:t>
      </w:r>
      <w:proofErr w:type="spellStart"/>
      <w:r w:rsidR="00865D57" w:rsidRPr="0025589C">
        <w:t>ed</w:t>
      </w:r>
      <w:proofErr w:type="spellEnd"/>
      <w:r w:rsidRPr="0025589C">
        <w:t xml:space="preserve"> the model with the lowest BIC</w:t>
      </w:r>
      <w:r w:rsidR="00605D62">
        <w:t xml:space="preserve"> </w:t>
      </w:r>
      <w:r w:rsidRPr="0025589C">
        <w:fldChar w:fldCharType="begin" w:fldLock="1"/>
      </w:r>
      <w:r w:rsidR="00CA59A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30, 31)"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rsidP="00560BED">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curve data </w:t>
      </w:r>
      <w:r w:rsidRPr="00560BED">
        <w:rPr>
          <w:b/>
          <w:bCs/>
          <w:i/>
          <w:iCs/>
        </w:rPr>
        <w:t>N(t)</w:t>
      </w:r>
      <w:r w:rsidR="00B313D1" w:rsidRPr="00560BED">
        <w:t>.</w:t>
      </w:r>
      <w:r w:rsidRPr="00560BED">
        <w:t xml:space="preserve"> </w:t>
      </w:r>
      <w:r w:rsidR="00B313D1" w:rsidRPr="0025589C">
        <w:t>T</w:t>
      </w:r>
      <w:r w:rsidRPr="0025589C">
        <w:t xml:space="preserve">he time of maximum growth rate </w:t>
      </w:r>
      <w:proofErr w:type="spellStart"/>
      <w:r w:rsidRPr="00560BED">
        <w:rPr>
          <w:b/>
          <w:bCs/>
          <w:i/>
          <w:iCs/>
        </w:rPr>
        <w:t>t</w:t>
      </w:r>
      <w:r w:rsidRPr="00560BED">
        <w:rPr>
          <w:b/>
          <w:bCs/>
          <w:i/>
          <w:iCs/>
          <w:vertAlign w:val="subscript"/>
        </w:rPr>
        <w:t>max</w:t>
      </w:r>
      <w:proofErr w:type="spellEnd"/>
      <w:r w:rsidRPr="00560BED">
        <w:rPr>
          <w:b/>
          <w:bCs/>
        </w:rPr>
        <w:t xml:space="preserve"> </w:t>
      </w:r>
      <w:r w:rsidRPr="0025589C">
        <w:t>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560BED">
        <w:rPr>
          <w:b/>
          <w:bCs/>
          <w:i/>
          <w:iCs/>
        </w:rPr>
        <w:t>a</w:t>
      </w:r>
      <w:r w:rsidRPr="0025589C">
        <w:t xml:space="preserve"> and </w:t>
      </w:r>
      <w:r w:rsidRPr="00560BED">
        <w:rPr>
          <w:b/>
          <w:bCs/>
          <w:i/>
          <w:iCs/>
        </w:rPr>
        <w:t>b</w:t>
      </w:r>
      <w:r w:rsidRPr="0025589C">
        <w:t xml:space="preserve"> are found such that </w:t>
      </w:r>
      <w:r w:rsidR="00B313D1" w:rsidRPr="00560BED">
        <w:rPr>
          <w:b/>
          <w:bCs/>
          <w:i/>
          <w:iCs/>
        </w:rPr>
        <w:t>f(t)=</w:t>
      </w:r>
      <w:proofErr w:type="spellStart"/>
      <w:r w:rsidRPr="00560BED">
        <w:rPr>
          <w:b/>
          <w:bCs/>
          <w:i/>
          <w:iCs/>
        </w:rPr>
        <w:t>b+at</w:t>
      </w:r>
      <w:proofErr w:type="spellEnd"/>
      <w:r w:rsidRPr="0025589C" w:rsidDel="00A44F58">
        <w:t xml:space="preserve"> </w:t>
      </w:r>
      <w:r w:rsidRPr="0025589C">
        <w:t>describe</w:t>
      </w:r>
      <w:r w:rsidR="00B313D1" w:rsidRPr="0025589C">
        <w:t>s</w:t>
      </w:r>
      <w:r w:rsidRPr="0025589C">
        <w:t xml:space="preserve"> a tangent line at the point of maximum growth </w:t>
      </w:r>
      <w:r w:rsidRPr="00560BED">
        <w:rPr>
          <w:b/>
          <w:bCs/>
        </w:rPr>
        <w:t>(</w:t>
      </w:r>
      <w:proofErr w:type="spellStart"/>
      <w:r w:rsidRPr="00560BED">
        <w:rPr>
          <w:b/>
          <w:bCs/>
          <w:i/>
          <w:iCs/>
        </w:rPr>
        <w:t>t</w:t>
      </w:r>
      <w:r w:rsidRPr="00560BED">
        <w:rPr>
          <w:b/>
          <w:bCs/>
          <w:i/>
          <w:iCs/>
          <w:vertAlign w:val="subscript"/>
        </w:rPr>
        <w:t>max</w:t>
      </w:r>
      <w:proofErr w:type="spellEnd"/>
      <w:r w:rsidRPr="00560BED">
        <w:rPr>
          <w:b/>
          <w:bCs/>
          <w:i/>
          <w:iCs/>
        </w:rPr>
        <w:t>, N(</w:t>
      </w:r>
      <w:proofErr w:type="spellStart"/>
      <w:r w:rsidRPr="00560BED">
        <w:rPr>
          <w:b/>
          <w:bCs/>
          <w:i/>
          <w:iCs/>
        </w:rPr>
        <w:t>t</w:t>
      </w:r>
      <w:r w:rsidRPr="00560BED">
        <w:rPr>
          <w:b/>
          <w:bCs/>
          <w:i/>
          <w:iCs/>
          <w:vertAlign w:val="subscript"/>
        </w:rPr>
        <w:t>max</w:t>
      </w:r>
      <w:proofErr w:type="spellEnd"/>
      <w:r w:rsidRPr="00560BED">
        <w:rPr>
          <w:b/>
          <w:bCs/>
          <w:i/>
          <w:iCs/>
        </w:rPr>
        <w:t>)</w:t>
      </w:r>
      <w:r w:rsidRPr="00560BED">
        <w:rPr>
          <w:b/>
          <w:bCs/>
        </w:rPr>
        <w:t>)</w:t>
      </w:r>
      <w:r w:rsidR="00B313D1" w:rsidRPr="0025589C">
        <w:t>.</w:t>
      </w:r>
      <w:r w:rsidRPr="0025589C">
        <w:rPr>
          <w:i/>
          <w:iCs/>
        </w:rPr>
        <w:t xml:space="preserve"> </w:t>
      </w:r>
      <w:r w:rsidR="00B313D1" w:rsidRPr="0025589C">
        <w:t>T</w:t>
      </w:r>
      <w:r w:rsidRPr="0025589C">
        <w:t xml:space="preserve">he intercept </w:t>
      </w:r>
      <w:r w:rsidRPr="00560BED">
        <w:rPr>
          <w:b/>
          <w:bCs/>
          <w:i/>
          <w:iCs/>
        </w:rPr>
        <w:t>b</w:t>
      </w:r>
      <w:r w:rsidRPr="0025589C">
        <w:rPr>
          <w:i/>
          <w:iCs/>
        </w:rPr>
        <w:t xml:space="preserve"> </w:t>
      </w:r>
      <w:r w:rsidRPr="0025589C">
        <w:t xml:space="preserve">and the slope </w:t>
      </w:r>
      <w:r w:rsidRPr="00560BED">
        <w:rPr>
          <w:b/>
          <w:bCs/>
          <w:i/>
          <w:iCs/>
        </w:rPr>
        <w:t>a</w:t>
      </w:r>
      <w:r w:rsidRPr="0025589C">
        <w:t xml:space="preserve"> are interpreted as the initial density </w:t>
      </w:r>
      <w:r w:rsidRPr="00560BED">
        <w:rPr>
          <w:b/>
          <w:bCs/>
          <w:i/>
          <w:iCs/>
        </w:rPr>
        <w:t>N</w:t>
      </w:r>
      <w:r w:rsidRPr="00560BED">
        <w:rPr>
          <w:b/>
          <w:bCs/>
          <w:i/>
          <w:iCs/>
          <w:vertAlign w:val="subscript"/>
        </w:rPr>
        <w:t>0</w:t>
      </w:r>
      <w:r w:rsidRPr="00560BED">
        <w:rPr>
          <w:b/>
          <w:bCs/>
          <w:i/>
          <w:iCs/>
        </w:rPr>
        <w:t>=</w:t>
      </w:r>
      <w:proofErr w:type="spellStart"/>
      <w:r w:rsidRPr="00560BED">
        <w:rPr>
          <w:b/>
          <w:bCs/>
          <w:i/>
          <w:iCs/>
        </w:rPr>
        <w:t>e</w:t>
      </w:r>
      <w:r w:rsidRPr="00560BED">
        <w:rPr>
          <w:b/>
          <w:bCs/>
          <w:i/>
          <w:iCs/>
          <w:vertAlign w:val="superscript"/>
        </w:rPr>
        <w:t>b</w:t>
      </w:r>
      <w:proofErr w:type="spellEnd"/>
      <w:r w:rsidRPr="0025589C">
        <w:t xml:space="preserve"> and the growth rate </w:t>
      </w:r>
      <w:r w:rsidRPr="00560BED">
        <w:rPr>
          <w:b/>
          <w:bCs/>
          <w:i/>
          <w:iCs/>
        </w:rPr>
        <w:t>r=a</w:t>
      </w:r>
      <w:r w:rsidRPr="0025589C">
        <w:t xml:space="preserve"> in an exponential growth model </w:t>
      </w:r>
      <w:r w:rsidRPr="00560BED">
        <w:rPr>
          <w:b/>
          <w:bCs/>
          <w:i/>
          <w:iCs/>
        </w:rPr>
        <w:t>N(t)=N</w:t>
      </w:r>
      <w:r w:rsidRPr="00560BED">
        <w:rPr>
          <w:b/>
          <w:bCs/>
          <w:i/>
          <w:iCs/>
          <w:vertAlign w:val="subscript"/>
        </w:rPr>
        <w:t>0</w:t>
      </w:r>
      <w:r w:rsidRPr="00560BED">
        <w:rPr>
          <w:b/>
          <w:bCs/>
          <w:i/>
          <w:iCs/>
        </w:rPr>
        <w:t>e</w:t>
      </w:r>
      <w:r w:rsidRPr="00560BED">
        <w:rPr>
          <w:b/>
          <w:bCs/>
          <w:i/>
          <w:iCs/>
          <w:vertAlign w:val="superscript"/>
        </w:rPr>
        <w:t>rt</w:t>
      </w:r>
      <w:r w:rsidRPr="0025589C">
        <w:t xml:space="preserve"> (</w:t>
      </w:r>
      <w:r w:rsidRPr="00560BED">
        <w:rPr>
          <w:b/>
          <w:bCs/>
          <w:i/>
          <w:iCs/>
        </w:rPr>
        <w:t>N</w:t>
      </w:r>
      <w:r w:rsidRPr="00560BED">
        <w:rPr>
          <w:b/>
          <w:bCs/>
          <w:i/>
          <w:iCs/>
          <w:vertAlign w:val="subscript"/>
        </w:rPr>
        <w:t>0</w:t>
      </w:r>
      <w:r w:rsidRPr="0025589C">
        <w:rPr>
          <w:i/>
          <w:iCs/>
        </w:rPr>
        <w:t xml:space="preserve"> </w:t>
      </w:r>
      <w:r w:rsidRPr="0025589C">
        <w:t>is usually disregarded).</w:t>
      </w:r>
    </w:p>
    <w:p w14:paraId="148F48AC" w14:textId="0128E795" w:rsidR="005327AF" w:rsidRPr="005327AF" w:rsidRDefault="005327AF" w:rsidP="00560BED">
      <w:pPr>
        <w:spacing w:line="480" w:lineRule="auto"/>
        <w:ind w:firstLine="0"/>
      </w:pPr>
      <w:r>
        <w:rPr>
          <w:b/>
          <w:bCs/>
        </w:rPr>
        <w:t>Fitting competition models.</w:t>
      </w:r>
      <w:r>
        <w:t xml:space="preserve"> To fit competition models</w:t>
      </w:r>
      <w:r w:rsidR="00A8110B">
        <w:t xml:space="preserve"> (eq. 3)</w:t>
      </w:r>
      <w:r>
        <w:t xml:space="preserve"> we used the </w:t>
      </w:r>
      <w:proofErr w:type="spellStart"/>
      <w:r>
        <w:t>Nelder</w:t>
      </w:r>
      <w:proofErr w:type="spellEnd"/>
      <w:r>
        <w:t xml:space="preserve">-Mead </w:t>
      </w:r>
      <w:r w:rsidR="00A8110B">
        <w:t xml:space="preserve">simplex </w:t>
      </w:r>
      <w:r>
        <w:t xml:space="preserve">method (also called downhill simplex method) from </w:t>
      </w:r>
      <w:proofErr w:type="spellStart"/>
      <w:r>
        <w:t>SciPy’s</w:t>
      </w:r>
      <w:proofErr w:type="spellEnd"/>
      <w:r>
        <w:t xml:space="preserve"> </w:t>
      </w:r>
      <w:r w:rsidR="00A8110B">
        <w:rPr>
          <w:i/>
          <w:iCs/>
        </w:rPr>
        <w:t>minimize</w:t>
      </w:r>
      <w:r>
        <w:t xml:space="preserve"> </w:t>
      </w:r>
      <w:r w:rsidR="00A8110B">
        <w:t xml:space="preserve">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i</m:t>
            </m:r>
          </m:sub>
        </m:sSub>
      </m:oMath>
      <w:r>
        <w:t xml:space="preserve"> that minimize the difference between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t xml:space="preserve"> (eq. 3) and the total OD of mixed cultures</w:t>
      </w:r>
      <w:r w:rsidR="00560BED">
        <w:t xml:space="preserve">. Other model parameters were fixed to the values estimated </w:t>
      </w:r>
      <w:r w:rsidR="005F02BF">
        <w:t>from mono-culture growth curves</w:t>
      </w:r>
      <w:r>
        <w:t>.</w:t>
      </w:r>
      <w:r w:rsidR="00A8110B">
        <w:t xml:space="preserv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1</m:t>
            </m:r>
          </m:sub>
        </m:sSub>
      </m:oMath>
      <w:r>
        <w:t xml:space="preserve"> and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2</m:t>
            </m:r>
          </m:sub>
        </m:sSub>
      </m:oMath>
      <w:r>
        <w:t xml:space="preserve"> were calculated using numerical integration</w:t>
      </w:r>
      <w:r w:rsidR="00A8110B">
        <w:t xml:space="preserve"> of eq. 3</w:t>
      </w:r>
      <w:r>
        <w:t xml:space="preserve"> with </w:t>
      </w:r>
      <w:proofErr w:type="spellStart"/>
      <w:r>
        <w:t>SciPy’s</w:t>
      </w:r>
      <w:proofErr w:type="spellEnd"/>
      <w:r>
        <w:t xml:space="preserve"> </w:t>
      </w:r>
      <w:proofErr w:type="spellStart"/>
      <w:r>
        <w:rPr>
          <w:i/>
          <w:iCs/>
        </w:rPr>
        <w:t>odeint</w:t>
      </w:r>
      <w:proofErr w:type="spellEnd"/>
      <w:r>
        <w:t xml:space="preserve"> 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3FBEA0A1" w:rsidR="005F34D1" w:rsidRPr="0025589C" w:rsidRDefault="002D0284" w:rsidP="002D0284">
      <w:pPr>
        <w:spacing w:line="480" w:lineRule="auto"/>
        <w:ind w:firstLine="0"/>
      </w:pPr>
      <w:r>
        <w:rPr>
          <w:b/>
          <w:bCs/>
        </w:rPr>
        <w:lastRenderedPageBreak/>
        <w:t>Estimating s</w:t>
      </w:r>
      <w:r w:rsidR="005F34D1" w:rsidRPr="0025589C">
        <w:rPr>
          <w:b/>
          <w:bCs/>
        </w:rPr>
        <w:t xml:space="preserve">election coefficients. </w:t>
      </w:r>
      <w:r w:rsidR="00DE7AF4" w:rsidRPr="0025589C">
        <w:t>Selection coefficients</w:t>
      </w:r>
      <w:r w:rsidR="005F34D1" w:rsidRPr="0025589C">
        <w:t xml:space="preserve"> </w:t>
      </w:r>
      <w:r w:rsidR="00DE7AF4" w:rsidRPr="0025589C">
        <w:t>were</w:t>
      </w:r>
      <w:r w:rsidR="005F34D1" w:rsidRPr="0025589C">
        <w:t xml:space="preserve"> estimated from pairwise competition results using </w:t>
      </w:r>
      <m:oMath>
        <m:r>
          <m:rPr>
            <m:sty m:val="bi"/>
          </m:rPr>
          <w:rPr>
            <w:rFonts w:ascii="Cambria Math" w:hAnsi="Cambria Math"/>
          </w:rPr>
          <m:t>s(t)=</m:t>
        </m:r>
        <m:f>
          <m:fPr>
            <m:ctrlPr>
              <w:rPr>
                <w:rFonts w:ascii="Cambria Math" w:hAnsi="Cambria Math"/>
                <w:b/>
                <w:bCs/>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b/>
                <w:bCs/>
                <w:i/>
              </w:rPr>
            </m:ctrlPr>
          </m:funcPr>
          <m:fName>
            <m:r>
              <m:rPr>
                <m:sty m:val="b"/>
              </m:rPr>
              <w:rPr>
                <w:rFonts w:ascii="Cambria Math" w:hAnsi="Cambria Math"/>
              </w:rPr>
              <m:t>log</m:t>
            </m:r>
          </m:fName>
          <m:e>
            <m:d>
              <m:dPr>
                <m:ctrlPr>
                  <w:rPr>
                    <w:rFonts w:ascii="Cambria Math" w:hAnsi="Cambria Math"/>
                    <w:b/>
                    <w:bCs/>
                    <w:i/>
                  </w:rPr>
                </m:ctrlPr>
              </m:dPr>
              <m:e>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2</m:t>
                        </m:r>
                      </m:sub>
                    </m:sSub>
                    <m:d>
                      <m:dPr>
                        <m:ctrlPr>
                          <w:rPr>
                            <w:rFonts w:ascii="Cambria Math" w:hAnsi="Cambria Math"/>
                            <w:b/>
                            <w:bCs/>
                            <w:i/>
                          </w:rPr>
                        </m:ctrlPr>
                      </m:dPr>
                      <m:e>
                        <m:r>
                          <m:rPr>
                            <m:sty m:val="bi"/>
                          </m:rPr>
                          <w:rPr>
                            <w:rFonts w:ascii="Cambria Math" w:hAnsi="Cambria Math"/>
                          </w:rPr>
                          <m:t>t</m:t>
                        </m:r>
                      </m:e>
                    </m:d>
                  </m:num>
                  <m:den>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1</m:t>
                        </m:r>
                      </m:sub>
                    </m:sSub>
                    <m:d>
                      <m:dPr>
                        <m:ctrlPr>
                          <w:rPr>
                            <w:rFonts w:ascii="Cambria Math" w:hAnsi="Cambria Math"/>
                            <w:b/>
                            <w:bCs/>
                            <w:i/>
                          </w:rPr>
                        </m:ctrlPr>
                      </m:dPr>
                      <m:e>
                        <m:r>
                          <m:rPr>
                            <m:sty m:val="bi"/>
                          </m:rPr>
                          <w:rPr>
                            <w:rFonts w:ascii="Cambria Math" w:hAnsi="Cambria Math"/>
                          </w:rPr>
                          <m:t>t</m:t>
                        </m:r>
                      </m:e>
                    </m:d>
                  </m:den>
                </m:f>
              </m:e>
            </m:d>
          </m:e>
        </m:func>
      </m:oMath>
      <w:r w:rsidR="00DE7AF4" w:rsidRPr="0025589C">
        <w:t xml:space="preserve"> </w:t>
      </w:r>
      <w:r w:rsidR="005F34D1" w:rsidRPr="0025589C">
        <w:t xml:space="preserve">where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t)</m:t>
        </m:r>
      </m:oMath>
      <w:r w:rsidR="005F34D1" w:rsidRPr="0025589C">
        <w:t xml:space="preserve"> and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t)</m:t>
        </m:r>
      </m:oMath>
      <w:r w:rsidR="005F34D1" w:rsidRPr="0025589C">
        <w:t xml:space="preserve"> are the </w:t>
      </w:r>
      <w:r w:rsidR="00DE7AF4" w:rsidRPr="0025589C">
        <w:t xml:space="preserve">predicted </w:t>
      </w:r>
      <w:r w:rsidR="005F34D1" w:rsidRPr="0025589C">
        <w:t xml:space="preserve">frequencies of the strains and </w:t>
      </w:r>
      <m:oMath>
        <m:r>
          <m:rPr>
            <m:sty m:val="bi"/>
          </m:rPr>
          <w:rPr>
            <w:rFonts w:ascii="Cambria Math" w:hAnsi="Cambria Math"/>
          </w:rPr>
          <m:t>t</m:t>
        </m:r>
      </m:oMath>
      <w:r w:rsidR="005F34D1"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005F34D1" w:rsidRPr="0025589C">
        <w:t xml:space="preserve">. </w:t>
      </w:r>
      <w:r w:rsidR="00DE7AF4" w:rsidRPr="0025589C">
        <w:t xml:space="preserve">The resulting </w:t>
      </w:r>
      <w:proofErr w:type="spellStart"/>
      <w:r w:rsidR="00DE7AF4" w:rsidRPr="00560BED">
        <w:rPr>
          <w:b/>
          <w:bCs/>
          <w:i/>
          <w:iCs/>
        </w:rPr>
        <w:t>s</w:t>
      </w:r>
      <w:r w:rsidR="00DE7AF4" w:rsidRPr="00560BED">
        <w:rPr>
          <w:b/>
          <w:bCs/>
          <w:i/>
          <w:iCs/>
          <w:vertAlign w:val="subscript"/>
        </w:rPr>
        <w:t>t</w:t>
      </w:r>
      <w:proofErr w:type="spellEnd"/>
      <w:r w:rsidR="00DE7AF4" w:rsidRPr="0025589C">
        <w:rPr>
          <w:i/>
          <w:iCs/>
        </w:rPr>
        <w:t xml:space="preserve"> </w:t>
      </w:r>
      <w:r w:rsidR="00DE7AF4" w:rsidRPr="0025589C">
        <w:t xml:space="preserve">values were then </w:t>
      </w:r>
      <w:r w:rsidR="005F34D1" w:rsidRPr="0025589C">
        <w:t>averaged across time</w:t>
      </w:r>
      <w:r w:rsidR="00DE7AF4" w:rsidRPr="0025589C">
        <w:t>.</w:t>
      </w:r>
      <w:r w:rsidR="005F34D1" w:rsidRPr="0025589C">
        <w:t xml:space="preserve"> Note that these estimates </w:t>
      </w:r>
      <w:r w:rsidR="00DB7A4F" w:rsidRPr="0025589C">
        <w:t>can</w:t>
      </w:r>
      <w:r w:rsidR="005F34D1" w:rsidRPr="0025589C">
        <w:t xml:space="preserve"> depend on the experimental conditions, such as duration, media, temperature, and strain composition.</w:t>
      </w:r>
    </w:p>
    <w:p w14:paraId="4E374857" w14:textId="215C05EF" w:rsidR="00D121CE" w:rsidRPr="0025589C" w:rsidRDefault="00D121CE" w:rsidP="0087553C">
      <w:pPr>
        <w:spacing w:line="480" w:lineRule="auto"/>
        <w:ind w:firstLine="0"/>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w:t>
      </w:r>
      <w:proofErr w:type="gramStart"/>
      <w:r w:rsidR="00ED4128" w:rsidRPr="0025589C">
        <w:t>doi:10.6084/m9.figshare</w:t>
      </w:r>
      <w:proofErr w:type="gramEnd"/>
      <w:r w:rsidR="00ED4128" w:rsidRPr="0025589C">
        <w:t xml:space="preserve">.3485984; </w:t>
      </w:r>
      <w:r w:rsidR="00ED4128" w:rsidRPr="0025589C">
        <w:rPr>
          <w:i/>
          <w:iCs/>
        </w:rPr>
        <w:t xml:space="preserve">for editors and reviewers only: </w:t>
      </w:r>
      <w:hyperlink r:id="rId15"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7553C">
      <w:pPr>
        <w:spacing w:line="480" w:lineRule="auto"/>
        <w:ind w:firstLine="0"/>
      </w:pPr>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14:paraId="4B214407" w14:textId="305F4673" w:rsidR="007A7F01" w:rsidRPr="0025589C" w:rsidRDefault="007A7F01" w:rsidP="0087553C">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CA59A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2)"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9"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0" w:history="1">
        <w:r w:rsidRPr="0025589C">
          <w:rPr>
            <w:rStyle w:val="Hyperlink"/>
          </w:rPr>
          <w:t>https://dl.dropboxusercontent.com/u/1578682/supp.ipynb</w:t>
        </w:r>
      </w:hyperlink>
      <w:r w:rsidRPr="0025589C">
        <w:t>.</w:t>
      </w:r>
    </w:p>
    <w:p w14:paraId="3DF0B46C" w14:textId="77777777" w:rsidR="00560BED" w:rsidRDefault="00560BED">
      <w:pPr>
        <w:spacing w:after="200" w:line="276" w:lineRule="auto"/>
        <w:ind w:firstLine="0"/>
        <w:rPr>
          <w:rFonts w:eastAsiaTheme="majorEastAsia"/>
          <w:b/>
          <w:bCs/>
          <w:kern w:val="32"/>
          <w:sz w:val="28"/>
          <w:szCs w:val="28"/>
        </w:rPr>
      </w:pPr>
      <w:r>
        <w:br w:type="page"/>
      </w:r>
    </w:p>
    <w:p w14:paraId="563B9B5B" w14:textId="4CD90DBC" w:rsidR="007A7F01" w:rsidRPr="0025589C" w:rsidRDefault="007A7F01" w:rsidP="0087553C">
      <w:pPr>
        <w:pStyle w:val="Heading1"/>
      </w:pPr>
      <w:r w:rsidRPr="0025589C">
        <w:lastRenderedPageBreak/>
        <w:t>Acknowledgments</w:t>
      </w:r>
    </w:p>
    <w:p w14:paraId="3E4C7E66" w14:textId="36CFAF2A" w:rsidR="007942A2" w:rsidRDefault="007A7F01" w:rsidP="0087553C">
      <w:pPr>
        <w:spacing w:line="480" w:lineRule="auto"/>
        <w:ind w:firstLine="0"/>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w:t>
      </w:r>
      <w:proofErr w:type="spellStart"/>
      <w:r w:rsidRPr="0025589C">
        <w:rPr>
          <w:sz w:val="22"/>
          <w:szCs w:val="22"/>
          <w:lang w:val="en-GB"/>
        </w:rPr>
        <w:t>Zisman</w:t>
      </w:r>
      <w:proofErr w:type="spellEnd"/>
      <w:r w:rsidRPr="0025589C">
        <w:rPr>
          <w:sz w:val="22"/>
          <w:szCs w:val="22"/>
          <w:lang w:val="en-GB"/>
        </w:rPr>
        <w:t xml:space="preserve">,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w:t>
      </w:r>
      <w:proofErr w:type="spellStart"/>
      <w:r w:rsidR="00381329" w:rsidRPr="0025589C">
        <w:rPr>
          <w:sz w:val="22"/>
          <w:szCs w:val="22"/>
          <w:lang w:val="en-GB"/>
        </w:rPr>
        <w:t>Melamed-Havin</w:t>
      </w:r>
      <w:proofErr w:type="spellEnd"/>
      <w:r w:rsidR="00381329" w:rsidRPr="0025589C">
        <w:rPr>
          <w:sz w:val="22"/>
          <w:szCs w:val="22"/>
          <w:lang w:val="en-GB"/>
        </w:rPr>
        <w:t>,</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12E9BC9F" w14:textId="1E46BFC6" w:rsidR="00643E5F" w:rsidRPr="00560BED" w:rsidRDefault="00A9402F" w:rsidP="00560BED">
      <w:pPr>
        <w:spacing w:line="480" w:lineRule="auto"/>
        <w:ind w:firstLine="0"/>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75B73F83" w14:textId="6D3E87B9" w:rsidR="00750BAE" w:rsidRPr="0025589C" w:rsidRDefault="00750BAE" w:rsidP="0087553C">
      <w:pPr>
        <w:pStyle w:val="Heading1"/>
      </w:pPr>
      <w:r w:rsidRPr="0025589C">
        <w:t>References</w:t>
      </w:r>
    </w:p>
    <w:p w14:paraId="5FA0879A" w14:textId="637B0DB6" w:rsidR="009B1A45" w:rsidRPr="009B1A45" w:rsidRDefault="00750BAE"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B1A45" w:rsidRPr="009B1A45">
        <w:rPr>
          <w:rFonts w:ascii="Times New Roman" w:eastAsia="Times New Roman" w:hAnsi="Times New Roman" w:cs="Times New Roman"/>
          <w:noProof/>
        </w:rPr>
        <w:t xml:space="preserve">1. </w:t>
      </w:r>
      <w:r w:rsidR="009B1A45" w:rsidRPr="009B1A45">
        <w:rPr>
          <w:rFonts w:ascii="Times New Roman" w:eastAsia="Times New Roman" w:hAnsi="Times New Roman" w:cs="Times New Roman"/>
          <w:noProof/>
        </w:rPr>
        <w:tab/>
        <w:t xml:space="preserve">Chevin L-M (2011) On measuring selection in experimental evolution. </w:t>
      </w:r>
      <w:r w:rsidR="009B1A45" w:rsidRPr="009B1A45">
        <w:rPr>
          <w:rFonts w:ascii="Times New Roman" w:eastAsia="Times New Roman" w:hAnsi="Times New Roman" w:cs="Times New Roman"/>
          <w:i/>
          <w:iCs/>
          <w:noProof/>
        </w:rPr>
        <w:t>Biol Lett</w:t>
      </w:r>
      <w:r w:rsidR="009B1A45" w:rsidRPr="009B1A45">
        <w:rPr>
          <w:rFonts w:ascii="Times New Roman" w:eastAsia="Times New Roman" w:hAnsi="Times New Roman" w:cs="Times New Roman"/>
          <w:noProof/>
        </w:rPr>
        <w:t xml:space="preserve"> 7(2):210–3.</w:t>
      </w:r>
    </w:p>
    <w:p w14:paraId="2C7EF93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 </w:t>
      </w:r>
      <w:r w:rsidRPr="009B1A45">
        <w:rPr>
          <w:rFonts w:ascii="Times New Roman" w:eastAsia="Times New Roman" w:hAnsi="Times New Roman" w:cs="Times New Roman"/>
          <w:noProof/>
        </w:rPr>
        <w:tab/>
        <w:t>Gallet R, Cooper TF, Elena SF, Lenormand T (2012) Measuring selection coefficients below 10</w:t>
      </w:r>
      <w:r w:rsidRPr="009B1A45">
        <w:rPr>
          <w:rFonts w:ascii="Times New Roman" w:eastAsia="Times New Roman" w:hAnsi="Times New Roman" w:cs="Times New Roman"/>
          <w:noProof/>
          <w:vertAlign w:val="superscript"/>
        </w:rPr>
        <w:t>-3</w:t>
      </w:r>
      <w:r w:rsidRPr="009B1A45">
        <w:rPr>
          <w:rFonts w:ascii="Times New Roman" w:eastAsia="Times New Roman" w:hAnsi="Times New Roman" w:cs="Times New Roman"/>
          <w:noProof/>
        </w:rPr>
        <w:t xml:space="preserve">: method, questions, and prospec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0(1):175–86.</w:t>
      </w:r>
    </w:p>
    <w:p w14:paraId="1E2C47E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 </w:t>
      </w:r>
      <w:r w:rsidRPr="009B1A45">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6):e0126915.</w:t>
      </w:r>
    </w:p>
    <w:p w14:paraId="23CFC30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4. </w:t>
      </w:r>
      <w:r w:rsidRPr="009B1A45">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B1A45">
        <w:rPr>
          <w:rFonts w:ascii="Times New Roman" w:eastAsia="Times New Roman" w:hAnsi="Times New Roman" w:cs="Times New Roman"/>
          <w:i/>
          <w:iCs/>
          <w:noProof/>
        </w:rPr>
        <w:t>Mol Biol Evol</w:t>
      </w:r>
      <w:r w:rsidRPr="009B1A45">
        <w:rPr>
          <w:rFonts w:ascii="Times New Roman" w:eastAsia="Times New Roman" w:hAnsi="Times New Roman" w:cs="Times New Roman"/>
          <w:noProof/>
        </w:rPr>
        <w:t xml:space="preserve"> 32(10):2675–2680.</w:t>
      </w:r>
    </w:p>
    <w:p w14:paraId="747A00B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5. </w:t>
      </w:r>
      <w:r w:rsidRPr="009B1A45">
        <w:rPr>
          <w:rFonts w:ascii="Times New Roman" w:eastAsia="Times New Roman" w:hAnsi="Times New Roman" w:cs="Times New Roman"/>
          <w:noProof/>
        </w:rPr>
        <w:tab/>
        <w:t xml:space="preserve">Hall BG, Acar H, Nandipati A, Barlow M (2014) Growth rates made easy. </w:t>
      </w:r>
      <w:r w:rsidRPr="009B1A45">
        <w:rPr>
          <w:rFonts w:ascii="Times New Roman" w:eastAsia="Times New Roman" w:hAnsi="Times New Roman" w:cs="Times New Roman"/>
          <w:i/>
          <w:iCs/>
          <w:noProof/>
        </w:rPr>
        <w:t xml:space="preserve">Mol </w:t>
      </w:r>
      <w:r w:rsidRPr="009B1A45">
        <w:rPr>
          <w:rFonts w:ascii="Times New Roman" w:eastAsia="Times New Roman" w:hAnsi="Times New Roman" w:cs="Times New Roman"/>
          <w:i/>
          <w:iCs/>
          <w:noProof/>
        </w:rPr>
        <w:lastRenderedPageBreak/>
        <w:t>Biol Evol</w:t>
      </w:r>
      <w:r w:rsidRPr="009B1A45">
        <w:rPr>
          <w:rFonts w:ascii="Times New Roman" w:eastAsia="Times New Roman" w:hAnsi="Times New Roman" w:cs="Times New Roman"/>
          <w:noProof/>
        </w:rPr>
        <w:t xml:space="preserve"> 31(1):232–238.</w:t>
      </w:r>
    </w:p>
    <w:p w14:paraId="077B560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6. </w:t>
      </w:r>
      <w:r w:rsidRPr="009B1A45">
        <w:rPr>
          <w:rFonts w:ascii="Times New Roman" w:eastAsia="Times New Roman" w:hAnsi="Times New Roman" w:cs="Times New Roman"/>
          <w:noProof/>
        </w:rPr>
        <w:tab/>
        <w:t xml:space="preserve">Crow JF, Kimura M (1970) </w:t>
      </w:r>
      <w:r w:rsidRPr="009B1A45">
        <w:rPr>
          <w:rFonts w:ascii="Times New Roman" w:eastAsia="Times New Roman" w:hAnsi="Times New Roman" w:cs="Times New Roman"/>
          <w:i/>
          <w:iCs/>
          <w:noProof/>
        </w:rPr>
        <w:t>An introduction to population genetics theory</w:t>
      </w:r>
      <w:r w:rsidRPr="009B1A45">
        <w:rPr>
          <w:rFonts w:ascii="Times New Roman" w:eastAsia="Times New Roman" w:hAnsi="Times New Roman" w:cs="Times New Roman"/>
          <w:noProof/>
        </w:rPr>
        <w:t xml:space="preserve"> (Burgess Pub. Co., Minneapolis).</w:t>
      </w:r>
    </w:p>
    <w:p w14:paraId="219F749A"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7. </w:t>
      </w:r>
      <w:r w:rsidRPr="009B1A45">
        <w:rPr>
          <w:rFonts w:ascii="Times New Roman" w:eastAsia="Times New Roman" w:hAnsi="Times New Roman" w:cs="Times New Roman"/>
          <w:noProof/>
        </w:rPr>
        <w:tab/>
        <w:t xml:space="preserve">Wahl LM, Zhu AD (2015) Survival probability of beneficial mutations in bacterial batch culture.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200(1):309–20.</w:t>
      </w:r>
    </w:p>
    <w:p w14:paraId="7D4904A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8. </w:t>
      </w:r>
      <w:r w:rsidRPr="009B1A45">
        <w:rPr>
          <w:rFonts w:ascii="Times New Roman" w:eastAsia="Times New Roman" w:hAnsi="Times New Roman" w:cs="Times New Roman"/>
          <w:noProof/>
        </w:rPr>
        <w:tab/>
        <w:t xml:space="preserve">Wiser MJ, Lenski RE (2015) A Comparison of Methods to Measure Fitness in </w:t>
      </w:r>
      <w:r w:rsidRPr="009B1A45">
        <w:rPr>
          <w:rFonts w:ascii="Times New Roman" w:eastAsia="Times New Roman" w:hAnsi="Times New Roman" w:cs="Times New Roman"/>
          <w:i/>
          <w:iCs/>
          <w:noProof/>
        </w:rPr>
        <w:t>Escherichia coli</w:t>
      </w:r>
      <w:r w:rsidRPr="009B1A45">
        <w:rPr>
          <w:rFonts w:ascii="Times New Roman" w:eastAsia="Times New Roman" w:hAnsi="Times New Roman" w:cs="Times New Roman"/>
          <w:noProof/>
        </w:rPr>
        <w:t xml:space="preserve">.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5):e0126210.</w:t>
      </w:r>
    </w:p>
    <w:p w14:paraId="754514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9. </w:t>
      </w:r>
      <w:r w:rsidRPr="009B1A45">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6(3):1–35.</w:t>
      </w:r>
    </w:p>
    <w:p w14:paraId="762985E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0. </w:t>
      </w:r>
      <w:r w:rsidRPr="009B1A45">
        <w:rPr>
          <w:rFonts w:ascii="Times New Roman" w:eastAsia="Times New Roman" w:hAnsi="Times New Roman" w:cs="Times New Roman"/>
          <w:noProof/>
        </w:rPr>
        <w:tab/>
        <w:t xml:space="preserve">Levy SF, et al. (2015) Quantitative evolutionary dynamics using high-resolution lineage tracking. </w:t>
      </w:r>
      <w:r w:rsidRPr="009B1A45">
        <w:rPr>
          <w:rFonts w:ascii="Times New Roman" w:eastAsia="Times New Roman" w:hAnsi="Times New Roman" w:cs="Times New Roman"/>
          <w:i/>
          <w:iCs/>
          <w:noProof/>
        </w:rPr>
        <w:t>Nature</w:t>
      </w:r>
      <w:r w:rsidRPr="009B1A45">
        <w:rPr>
          <w:rFonts w:ascii="Times New Roman" w:eastAsia="Times New Roman" w:hAnsi="Times New Roman" w:cs="Times New Roman"/>
          <w:noProof/>
        </w:rPr>
        <w:t xml:space="preserve"> 519(7542):181–186.</w:t>
      </w:r>
    </w:p>
    <w:p w14:paraId="3202A8F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1. </w:t>
      </w:r>
      <w:r w:rsidRPr="009B1A45">
        <w:rPr>
          <w:rFonts w:ascii="Times New Roman" w:eastAsia="Times New Roman" w:hAnsi="Times New Roman" w:cs="Times New Roman"/>
          <w:noProof/>
        </w:rPr>
        <w:tab/>
        <w:t xml:space="preserve">Li Y, et al. (2018) Hidden Complexity of Yeast Adaptation under Simple Evolutionary Conditions. </w:t>
      </w:r>
      <w:r w:rsidRPr="009B1A45">
        <w:rPr>
          <w:rFonts w:ascii="Times New Roman" w:eastAsia="Times New Roman" w:hAnsi="Times New Roman" w:cs="Times New Roman"/>
          <w:i/>
          <w:iCs/>
          <w:noProof/>
        </w:rPr>
        <w:t>Curr Biol</w:t>
      </w:r>
      <w:r w:rsidRPr="009B1A45">
        <w:rPr>
          <w:rFonts w:ascii="Times New Roman" w:eastAsia="Times New Roman" w:hAnsi="Times New Roman" w:cs="Times New Roman"/>
          <w:noProof/>
        </w:rPr>
        <w:t xml:space="preserve"> 28(4):515–525.e6.</w:t>
      </w:r>
    </w:p>
    <w:p w14:paraId="2B19C30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2. </w:t>
      </w:r>
      <w:r w:rsidRPr="009B1A45">
        <w:rPr>
          <w:rFonts w:ascii="Times New Roman" w:eastAsia="Times New Roman" w:hAnsi="Times New Roman" w:cs="Times New Roman"/>
          <w:noProof/>
        </w:rPr>
        <w:tab/>
        <w:t xml:space="preserve">Baranyi J, Roberts TA (1994) A dynamic approach to predicting bacterial growth in food. </w:t>
      </w:r>
      <w:r w:rsidRPr="009B1A45">
        <w:rPr>
          <w:rFonts w:ascii="Times New Roman" w:eastAsia="Times New Roman" w:hAnsi="Times New Roman" w:cs="Times New Roman"/>
          <w:i/>
          <w:iCs/>
          <w:noProof/>
        </w:rPr>
        <w:t>Int J Food Microbiol</w:t>
      </w:r>
      <w:r w:rsidRPr="009B1A45">
        <w:rPr>
          <w:rFonts w:ascii="Times New Roman" w:eastAsia="Times New Roman" w:hAnsi="Times New Roman" w:cs="Times New Roman"/>
          <w:noProof/>
        </w:rPr>
        <w:t xml:space="preserve"> 23:277–294.</w:t>
      </w:r>
    </w:p>
    <w:p w14:paraId="165CE56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3. </w:t>
      </w:r>
      <w:r w:rsidRPr="009B1A45">
        <w:rPr>
          <w:rFonts w:ascii="Times New Roman" w:eastAsia="Times New Roman" w:hAnsi="Times New Roman" w:cs="Times New Roman"/>
          <w:noProof/>
        </w:rPr>
        <w:tab/>
        <w:t xml:space="preserve">Williams FM (1967) A model of cell growth dynamics. </w:t>
      </w:r>
      <w:r w:rsidRPr="009B1A45">
        <w:rPr>
          <w:rFonts w:ascii="Times New Roman" w:eastAsia="Times New Roman" w:hAnsi="Times New Roman" w:cs="Times New Roman"/>
          <w:i/>
          <w:iCs/>
          <w:noProof/>
        </w:rPr>
        <w:t>J Theor Biol</w:t>
      </w:r>
      <w:r w:rsidRPr="009B1A45">
        <w:rPr>
          <w:rFonts w:ascii="Times New Roman" w:eastAsia="Times New Roman" w:hAnsi="Times New Roman" w:cs="Times New Roman"/>
          <w:noProof/>
        </w:rPr>
        <w:t xml:space="preserve"> 15(2):190–207.</w:t>
      </w:r>
    </w:p>
    <w:p w14:paraId="04DA4B5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4. </w:t>
      </w:r>
      <w:r w:rsidRPr="009B1A45">
        <w:rPr>
          <w:rFonts w:ascii="Times New Roman" w:eastAsia="Times New Roman" w:hAnsi="Times New Roman" w:cs="Times New Roman"/>
          <w:noProof/>
        </w:rPr>
        <w:tab/>
        <w:t xml:space="preserve">Otto SP, Day T (2007) </w:t>
      </w:r>
      <w:r w:rsidRPr="009B1A45">
        <w:rPr>
          <w:rFonts w:ascii="Times New Roman" w:eastAsia="Times New Roman" w:hAnsi="Times New Roman" w:cs="Times New Roman"/>
          <w:i/>
          <w:iCs/>
          <w:noProof/>
        </w:rPr>
        <w:t>A biologist’s guide to mathematical modeling in ecology and evolution</w:t>
      </w:r>
      <w:r w:rsidRPr="009B1A45">
        <w:rPr>
          <w:rFonts w:ascii="Times New Roman" w:eastAsia="Times New Roman" w:hAnsi="Times New Roman" w:cs="Times New Roman"/>
          <w:noProof/>
        </w:rPr>
        <w:t xml:space="preserve"> (Princeton University Press).</w:t>
      </w:r>
    </w:p>
    <w:p w14:paraId="4587DED4"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5. </w:t>
      </w:r>
      <w:r w:rsidRPr="009B1A45">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B1A45">
        <w:rPr>
          <w:rFonts w:ascii="Times New Roman" w:eastAsia="Times New Roman" w:hAnsi="Times New Roman" w:cs="Times New Roman"/>
          <w:i/>
          <w:iCs/>
          <w:noProof/>
        </w:rPr>
        <w:t>Science (80- )</w:t>
      </w:r>
      <w:r w:rsidRPr="009B1A45">
        <w:rPr>
          <w:rFonts w:ascii="Times New Roman" w:eastAsia="Times New Roman" w:hAnsi="Times New Roman" w:cs="Times New Roman"/>
          <w:noProof/>
        </w:rPr>
        <w:t xml:space="preserve"> 311(5767):1615–7.</w:t>
      </w:r>
    </w:p>
    <w:p w14:paraId="087C4FA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6. </w:t>
      </w:r>
      <w:r w:rsidRPr="009B1A45">
        <w:rPr>
          <w:rFonts w:ascii="Times New Roman" w:eastAsia="Times New Roman" w:hAnsi="Times New Roman" w:cs="Times New Roman"/>
          <w:noProof/>
        </w:rPr>
        <w:tab/>
        <w:t xml:space="preserve">Bell G (2010) Experimental genomics of fitness in yeast. </w:t>
      </w:r>
      <w:r w:rsidRPr="009B1A45">
        <w:rPr>
          <w:rFonts w:ascii="Times New Roman" w:eastAsia="Times New Roman" w:hAnsi="Times New Roman" w:cs="Times New Roman"/>
          <w:i/>
          <w:iCs/>
          <w:noProof/>
        </w:rPr>
        <w:t>Proc R Soc B Biol Sci</w:t>
      </w:r>
      <w:r w:rsidRPr="009B1A45">
        <w:rPr>
          <w:rFonts w:ascii="Times New Roman" w:eastAsia="Times New Roman" w:hAnsi="Times New Roman" w:cs="Times New Roman"/>
          <w:noProof/>
        </w:rPr>
        <w:t xml:space="preserve"> </w:t>
      </w:r>
      <w:r w:rsidRPr="009B1A45">
        <w:rPr>
          <w:rFonts w:ascii="Times New Roman" w:eastAsia="Times New Roman" w:hAnsi="Times New Roman" w:cs="Times New Roman"/>
          <w:noProof/>
        </w:rPr>
        <w:lastRenderedPageBreak/>
        <w:t>277(1687):1459–1467.</w:t>
      </w:r>
    </w:p>
    <w:p w14:paraId="2408449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7. </w:t>
      </w:r>
      <w:r w:rsidRPr="009B1A45">
        <w:rPr>
          <w:rFonts w:ascii="Times New Roman" w:eastAsia="Times New Roman" w:hAnsi="Times New Roman" w:cs="Times New Roman"/>
          <w:noProof/>
        </w:rPr>
        <w:tab/>
        <w:t xml:space="preserve">Sprouffske K, Wagner A (2016) Growthcurver: An R package for obtaining interpretable metrics from microbial growth curves. </w:t>
      </w:r>
      <w:r w:rsidRPr="009B1A45">
        <w:rPr>
          <w:rFonts w:ascii="Times New Roman" w:eastAsia="Times New Roman" w:hAnsi="Times New Roman" w:cs="Times New Roman"/>
          <w:i/>
          <w:iCs/>
          <w:noProof/>
        </w:rPr>
        <w:t>BMC Bioinformatics</w:t>
      </w:r>
      <w:r w:rsidRPr="009B1A45">
        <w:rPr>
          <w:rFonts w:ascii="Times New Roman" w:eastAsia="Times New Roman" w:hAnsi="Times New Roman" w:cs="Times New Roman"/>
          <w:noProof/>
        </w:rPr>
        <w:t xml:space="preserve"> 17(1):17–20.</w:t>
      </w:r>
    </w:p>
    <w:p w14:paraId="6C3CDC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8. </w:t>
      </w:r>
      <w:r w:rsidRPr="009B1A45">
        <w:rPr>
          <w:rFonts w:ascii="Times New Roman" w:eastAsia="Times New Roman" w:hAnsi="Times New Roman" w:cs="Times New Roman"/>
          <w:noProof/>
        </w:rPr>
        <w:tab/>
        <w:t xml:space="preserve">Van Rossum G, others (2007) Python Programming Language. </w:t>
      </w:r>
      <w:r w:rsidRPr="009B1A45">
        <w:rPr>
          <w:rFonts w:ascii="Times New Roman" w:eastAsia="Times New Roman" w:hAnsi="Times New Roman" w:cs="Times New Roman"/>
          <w:i/>
          <w:iCs/>
          <w:noProof/>
        </w:rPr>
        <w:t>USENIX Annual Technical Conference</w:t>
      </w:r>
      <w:r w:rsidRPr="009B1A45">
        <w:rPr>
          <w:rFonts w:ascii="Times New Roman" w:eastAsia="Times New Roman" w:hAnsi="Times New Roman" w:cs="Times New Roman"/>
          <w:noProof/>
        </w:rPr>
        <w:t>.</w:t>
      </w:r>
    </w:p>
    <w:p w14:paraId="75D3C9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9. </w:t>
      </w:r>
      <w:r w:rsidRPr="009B1A45">
        <w:rPr>
          <w:rFonts w:ascii="Times New Roman" w:eastAsia="Times New Roman" w:hAnsi="Times New Roman" w:cs="Times New Roman"/>
          <w:noProof/>
        </w:rPr>
        <w:tab/>
        <w:t xml:space="preserve">Zelcbuch L, et al. (2013) Spanning high-dimensional expression space using ribosome-binding site combinatorics. </w:t>
      </w:r>
      <w:r w:rsidRPr="009B1A45">
        <w:rPr>
          <w:rFonts w:ascii="Times New Roman" w:eastAsia="Times New Roman" w:hAnsi="Times New Roman" w:cs="Times New Roman"/>
          <w:i/>
          <w:iCs/>
          <w:noProof/>
        </w:rPr>
        <w:t>Nucleic Acids Res</w:t>
      </w:r>
      <w:r w:rsidRPr="009B1A45">
        <w:rPr>
          <w:rFonts w:ascii="Times New Roman" w:eastAsia="Times New Roman" w:hAnsi="Times New Roman" w:cs="Times New Roman"/>
          <w:noProof/>
        </w:rPr>
        <w:t xml:space="preserve"> 41(9):e98–e98.</w:t>
      </w:r>
    </w:p>
    <w:p w14:paraId="58D5C7A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0. </w:t>
      </w:r>
      <w:r w:rsidRPr="009B1A45">
        <w:rPr>
          <w:rFonts w:ascii="Times New Roman" w:eastAsia="Times New Roman" w:hAnsi="Times New Roman" w:cs="Times New Roman"/>
          <w:noProof/>
        </w:rPr>
        <w:tab/>
        <w:t>R Development Core Team (2012) R: A Language and Environment for Statistical Computing.</w:t>
      </w:r>
    </w:p>
    <w:p w14:paraId="1C582A5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1. </w:t>
      </w:r>
      <w:r w:rsidRPr="009B1A45">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B1A45">
        <w:rPr>
          <w:rFonts w:ascii="Times New Roman" w:eastAsia="Times New Roman" w:hAnsi="Times New Roman" w:cs="Times New Roman"/>
          <w:i/>
          <w:iCs/>
          <w:noProof/>
        </w:rPr>
        <w:t>Bioinformatics</w:t>
      </w:r>
      <w:r w:rsidRPr="009B1A45">
        <w:rPr>
          <w:rFonts w:ascii="Times New Roman" w:eastAsia="Times New Roman" w:hAnsi="Times New Roman" w:cs="Times New Roman"/>
          <w:noProof/>
        </w:rPr>
        <w:t xml:space="preserve"> 28(15):2052–2058.</w:t>
      </w:r>
    </w:p>
    <w:p w14:paraId="7D5DA7B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2. </w:t>
      </w:r>
      <w:r w:rsidRPr="009B1A45">
        <w:rPr>
          <w:rFonts w:ascii="Times New Roman" w:eastAsia="Times New Roman" w:hAnsi="Times New Roman" w:cs="Times New Roman"/>
          <w:noProof/>
        </w:rPr>
        <w:tab/>
        <w:t xml:space="preserve">van der Walt S, Colbert SC, Varoquaux G (2011) The NumPy Array: A Structure for Efficient Numerical Computation.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13(2):22–30.</w:t>
      </w:r>
    </w:p>
    <w:p w14:paraId="0CF9173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3. </w:t>
      </w:r>
      <w:r w:rsidRPr="009B1A45">
        <w:rPr>
          <w:rFonts w:ascii="Times New Roman" w:eastAsia="Times New Roman" w:hAnsi="Times New Roman" w:cs="Times New Roman"/>
          <w:noProof/>
        </w:rPr>
        <w:tab/>
        <w:t>Jones E, Oliphant T, Peterson P, others (2001) SciPy: Open source scientific tools for Python. Available at: http://www.scipy.org/.</w:t>
      </w:r>
    </w:p>
    <w:p w14:paraId="4AFB6D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4. </w:t>
      </w:r>
      <w:r w:rsidRPr="009B1A45">
        <w:rPr>
          <w:rFonts w:ascii="Times New Roman" w:eastAsia="Times New Roman" w:hAnsi="Times New Roman" w:cs="Times New Roman"/>
          <w:noProof/>
        </w:rPr>
        <w:tab/>
        <w:t xml:space="preserve">Hunter JD (2007) Matplotlib: A 2D Graphics Environment.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90–95.</w:t>
      </w:r>
    </w:p>
    <w:p w14:paraId="2A9DB74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5. </w:t>
      </w:r>
      <w:r w:rsidRPr="009B1A45">
        <w:rPr>
          <w:rFonts w:ascii="Times New Roman" w:eastAsia="Times New Roman" w:hAnsi="Times New Roman" w:cs="Times New Roman"/>
          <w:noProof/>
        </w:rPr>
        <w:tab/>
        <w:t xml:space="preserve">McKinney W (2010) Data Structures for Statistical Computing in Python. </w:t>
      </w:r>
      <w:r w:rsidRPr="009B1A45">
        <w:rPr>
          <w:rFonts w:ascii="Times New Roman" w:eastAsia="Times New Roman" w:hAnsi="Times New Roman" w:cs="Times New Roman"/>
          <w:i/>
          <w:iCs/>
          <w:noProof/>
        </w:rPr>
        <w:t>Proceedings of the 9th Python in Science Conference</w:t>
      </w:r>
      <w:r w:rsidRPr="009B1A45">
        <w:rPr>
          <w:rFonts w:ascii="Times New Roman" w:eastAsia="Times New Roman" w:hAnsi="Times New Roman" w:cs="Times New Roman"/>
          <w:noProof/>
        </w:rPr>
        <w:t>, eds van der Walt S, Millman J, pp 51–56.</w:t>
      </w:r>
    </w:p>
    <w:p w14:paraId="7F8E2757"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6. </w:t>
      </w:r>
      <w:r w:rsidRPr="009B1A45">
        <w:rPr>
          <w:rFonts w:ascii="Times New Roman" w:eastAsia="Times New Roman" w:hAnsi="Times New Roman" w:cs="Times New Roman"/>
          <w:noProof/>
        </w:rPr>
        <w:tab/>
        <w:t>Waskom M, et al. (2016) seaborn: v0.7.0 (January 2016). doi:10.5281/zenodo.45133.</w:t>
      </w:r>
    </w:p>
    <w:p w14:paraId="0B88260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7. </w:t>
      </w:r>
      <w:r w:rsidRPr="009B1A45">
        <w:rPr>
          <w:rFonts w:ascii="Times New Roman" w:eastAsia="Times New Roman" w:hAnsi="Times New Roman" w:cs="Times New Roman"/>
          <w:noProof/>
        </w:rPr>
        <w:tab/>
        <w:t xml:space="preserve">Newville M, Ingargiola A, Stensitzki T, Allen DB (2014) LMFIT: Non-Linear </w:t>
      </w:r>
      <w:r w:rsidRPr="009B1A45">
        <w:rPr>
          <w:rFonts w:ascii="Times New Roman" w:eastAsia="Times New Roman" w:hAnsi="Times New Roman" w:cs="Times New Roman"/>
          <w:noProof/>
        </w:rPr>
        <w:lastRenderedPageBreak/>
        <w:t>Least-Square Minimization and Curve-Fitting for Python. doi:10.5281/zenodo.11813.</w:t>
      </w:r>
    </w:p>
    <w:p w14:paraId="0128748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8. </w:t>
      </w:r>
      <w:r w:rsidRPr="009B1A45">
        <w:rPr>
          <w:rFonts w:ascii="Times New Roman" w:eastAsia="Times New Roman" w:hAnsi="Times New Roman" w:cs="Times New Roman"/>
          <w:noProof/>
        </w:rPr>
        <w:tab/>
        <w:t xml:space="preserve">Pedregosa F, et al. (2011) Scikit-learn: Machine Learning in Python. </w:t>
      </w:r>
      <w:r w:rsidRPr="009B1A45">
        <w:rPr>
          <w:rFonts w:ascii="Times New Roman" w:eastAsia="Times New Roman" w:hAnsi="Times New Roman" w:cs="Times New Roman"/>
          <w:i/>
          <w:iCs/>
          <w:noProof/>
        </w:rPr>
        <w:t>J Mach Learn Res</w:t>
      </w:r>
      <w:r w:rsidRPr="009B1A45">
        <w:rPr>
          <w:rFonts w:ascii="Times New Roman" w:eastAsia="Times New Roman" w:hAnsi="Times New Roman" w:cs="Times New Roman"/>
          <w:noProof/>
        </w:rPr>
        <w:t xml:space="preserve"> 12:2825–2830.</w:t>
      </w:r>
    </w:p>
    <w:p w14:paraId="080A19B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9. </w:t>
      </w:r>
      <w:r w:rsidRPr="009B1A45">
        <w:rPr>
          <w:rFonts w:ascii="Times New Roman" w:eastAsia="Times New Roman" w:hAnsi="Times New Roman" w:cs="Times New Roman"/>
          <w:noProof/>
        </w:rPr>
        <w:tab/>
        <w:t>SymPy Development Team (2014) SymPy: Python library for symbolic mathematics.</w:t>
      </w:r>
    </w:p>
    <w:p w14:paraId="068817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0. </w:t>
      </w:r>
      <w:r w:rsidRPr="009B1A45">
        <w:rPr>
          <w:rFonts w:ascii="Times New Roman" w:eastAsia="Times New Roman" w:hAnsi="Times New Roman" w:cs="Times New Roman"/>
          <w:noProof/>
        </w:rPr>
        <w:tab/>
        <w:t xml:space="preserve">Kass R, Raftery A (1995) Bayes Factors. </w:t>
      </w:r>
      <w:r w:rsidRPr="009B1A45">
        <w:rPr>
          <w:rFonts w:ascii="Times New Roman" w:eastAsia="Times New Roman" w:hAnsi="Times New Roman" w:cs="Times New Roman"/>
          <w:i/>
          <w:iCs/>
          <w:noProof/>
        </w:rPr>
        <w:t>J Am Stat Assoc</w:t>
      </w:r>
      <w:r w:rsidRPr="009B1A45">
        <w:rPr>
          <w:rFonts w:ascii="Times New Roman" w:eastAsia="Times New Roman" w:hAnsi="Times New Roman" w:cs="Times New Roman"/>
          <w:noProof/>
        </w:rPr>
        <w:t>:773–795.</w:t>
      </w:r>
    </w:p>
    <w:p w14:paraId="2DF9A4E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1. </w:t>
      </w:r>
      <w:r w:rsidRPr="009B1A45">
        <w:rPr>
          <w:rFonts w:ascii="Times New Roman" w:eastAsia="Times New Roman" w:hAnsi="Times New Roman" w:cs="Times New Roman"/>
          <w:noProof/>
        </w:rPr>
        <w:tab/>
        <w:t xml:space="preserve">Ward EJ (2008) A review and comparison of four commonly used Bayesian and maximum likelihood model selection tool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211(1–2):1–10.</w:t>
      </w:r>
    </w:p>
    <w:p w14:paraId="5D384AF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2. </w:t>
      </w:r>
      <w:r w:rsidRPr="009B1A45">
        <w:rPr>
          <w:rFonts w:ascii="Times New Roman" w:eastAsia="Times New Roman" w:hAnsi="Times New Roman" w:cs="Times New Roman"/>
          <w:noProof/>
        </w:rPr>
        <w:tab/>
        <w:t xml:space="preserve">Perez F, Granger BE (2007) IPython: A System for Interactive Scientific Computing.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21–29.</w:t>
      </w:r>
    </w:p>
    <w:p w14:paraId="53A0861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3. </w:t>
      </w:r>
      <w:r w:rsidRPr="009B1A45">
        <w:rPr>
          <w:rFonts w:ascii="Times New Roman" w:eastAsia="Times New Roman" w:hAnsi="Times New Roman" w:cs="Times New Roman"/>
          <w:noProof/>
        </w:rPr>
        <w:tab/>
        <w:t xml:space="preserve">Gopalsamy K (1986) Convergence in a resource-based competition system. </w:t>
      </w:r>
      <w:r w:rsidRPr="009B1A45">
        <w:rPr>
          <w:rFonts w:ascii="Times New Roman" w:eastAsia="Times New Roman" w:hAnsi="Times New Roman" w:cs="Times New Roman"/>
          <w:i/>
          <w:iCs/>
          <w:noProof/>
        </w:rPr>
        <w:t>Bull Math Biol</w:t>
      </w:r>
      <w:r w:rsidRPr="009B1A45">
        <w:rPr>
          <w:rFonts w:ascii="Times New Roman" w:eastAsia="Times New Roman" w:hAnsi="Times New Roman" w:cs="Times New Roman"/>
          <w:noProof/>
        </w:rPr>
        <w:t xml:space="preserve"> 48(5–6):681–699.</w:t>
      </w:r>
    </w:p>
    <w:p w14:paraId="5043E8E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4. </w:t>
      </w:r>
      <w:r w:rsidRPr="009B1A45">
        <w:rPr>
          <w:rFonts w:ascii="Times New Roman" w:eastAsia="Times New Roman" w:hAnsi="Times New Roman" w:cs="Times New Roman"/>
          <w:noProof/>
        </w:rPr>
        <w:tab/>
        <w:t xml:space="preserve">Dilao R, Domingos T (1999) A General Approach to the Modelling of Trophic Chain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132(3):20.</w:t>
      </w:r>
    </w:p>
    <w:p w14:paraId="584BD9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5. </w:t>
      </w:r>
      <w:r w:rsidRPr="009B1A45">
        <w:rPr>
          <w:rFonts w:ascii="Times New Roman" w:eastAsia="Times New Roman" w:hAnsi="Times New Roman" w:cs="Times New Roman"/>
          <w:noProof/>
        </w:rPr>
        <w:tab/>
        <w:t xml:space="preserve">Richards FJ (1959) A Flexible Growth Function for Empirical Use. </w:t>
      </w:r>
      <w:r w:rsidRPr="009B1A45">
        <w:rPr>
          <w:rFonts w:ascii="Times New Roman" w:eastAsia="Times New Roman" w:hAnsi="Times New Roman" w:cs="Times New Roman"/>
          <w:i/>
          <w:iCs/>
          <w:noProof/>
        </w:rPr>
        <w:t>J Exp Bot</w:t>
      </w:r>
      <w:r w:rsidRPr="009B1A45">
        <w:rPr>
          <w:rFonts w:ascii="Times New Roman" w:eastAsia="Times New Roman" w:hAnsi="Times New Roman" w:cs="Times New Roman"/>
          <w:noProof/>
        </w:rPr>
        <w:t xml:space="preserve"> 10(2):290–301.</w:t>
      </w:r>
    </w:p>
    <w:p w14:paraId="70E360E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6. </w:t>
      </w:r>
      <w:r w:rsidRPr="009B1A45">
        <w:rPr>
          <w:rFonts w:ascii="Times New Roman" w:eastAsia="Times New Roman" w:hAnsi="Times New Roman" w:cs="Times New Roman"/>
          <w:noProof/>
        </w:rPr>
        <w:tab/>
        <w:t xml:space="preserve">Baranyi J (1997) Simple is good as long as it is enough. </w:t>
      </w:r>
      <w:r w:rsidRPr="009B1A45">
        <w:rPr>
          <w:rFonts w:ascii="Times New Roman" w:eastAsia="Times New Roman" w:hAnsi="Times New Roman" w:cs="Times New Roman"/>
          <w:i/>
          <w:iCs/>
          <w:noProof/>
        </w:rPr>
        <w:t>Commentary</w:t>
      </w:r>
      <w:r w:rsidRPr="009B1A45">
        <w:rPr>
          <w:rFonts w:ascii="Times New Roman" w:eastAsia="Times New Roman" w:hAnsi="Times New Roman" w:cs="Times New Roman"/>
          <w:noProof/>
        </w:rPr>
        <w:t xml:space="preserve"> (1996):391–394.</w:t>
      </w:r>
    </w:p>
    <w:p w14:paraId="5E089B1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7. </w:t>
      </w:r>
      <w:r w:rsidRPr="009B1A45">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B1A45">
        <w:rPr>
          <w:rFonts w:ascii="Times New Roman" w:eastAsia="Times New Roman" w:hAnsi="Times New Roman" w:cs="Times New Roman"/>
          <w:i/>
          <w:iCs/>
          <w:noProof/>
        </w:rPr>
        <w:t>Methods Ecol Evol</w:t>
      </w:r>
      <w:r w:rsidRPr="009B1A45">
        <w:rPr>
          <w:rFonts w:ascii="Times New Roman" w:eastAsia="Times New Roman" w:hAnsi="Times New Roman" w:cs="Times New Roman"/>
          <w:noProof/>
        </w:rPr>
        <w:t xml:space="preserve"> 1(3):253–262.</w:t>
      </w:r>
    </w:p>
    <w:p w14:paraId="0B3284D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8. </w:t>
      </w:r>
      <w:r w:rsidRPr="009B1A45">
        <w:rPr>
          <w:rFonts w:ascii="Times New Roman" w:eastAsia="Times New Roman" w:hAnsi="Times New Roman" w:cs="Times New Roman"/>
          <w:noProof/>
        </w:rPr>
        <w:tab/>
        <w:t xml:space="preserve">Gilpin ME, Ayala FJ (1973) Global Models of Growth and Competition. </w:t>
      </w:r>
      <w:r w:rsidRPr="009B1A45">
        <w:rPr>
          <w:rFonts w:ascii="Times New Roman" w:eastAsia="Times New Roman" w:hAnsi="Times New Roman" w:cs="Times New Roman"/>
          <w:i/>
          <w:iCs/>
          <w:noProof/>
        </w:rPr>
        <w:t>Proc Natl Acad Sci</w:t>
      </w:r>
      <w:r w:rsidRPr="009B1A45">
        <w:rPr>
          <w:rFonts w:ascii="Times New Roman" w:eastAsia="Times New Roman" w:hAnsi="Times New Roman" w:cs="Times New Roman"/>
          <w:noProof/>
        </w:rPr>
        <w:t xml:space="preserve"> 70(12 Pt 1-2):3590–3593.</w:t>
      </w:r>
    </w:p>
    <w:p w14:paraId="2C200560" w14:textId="77777777" w:rsidR="009B1A45" w:rsidRPr="009B1A45" w:rsidRDefault="009B1A45" w:rsidP="009B1A45">
      <w:pPr>
        <w:widowControl w:val="0"/>
        <w:autoSpaceDE w:val="0"/>
        <w:autoSpaceDN w:val="0"/>
        <w:adjustRightInd w:val="0"/>
        <w:spacing w:line="480" w:lineRule="auto"/>
        <w:ind w:left="640" w:hanging="640"/>
        <w:rPr>
          <w:rFonts w:ascii="Times New Roman" w:hAnsi="Times New Roman" w:cs="Times New Roman"/>
          <w:noProof/>
        </w:rPr>
      </w:pPr>
      <w:r w:rsidRPr="009B1A45">
        <w:rPr>
          <w:rFonts w:ascii="Times New Roman" w:eastAsia="Times New Roman" w:hAnsi="Times New Roman" w:cs="Times New Roman"/>
          <w:noProof/>
        </w:rPr>
        <w:t xml:space="preserve">39. </w:t>
      </w:r>
      <w:r w:rsidRPr="009B1A45">
        <w:rPr>
          <w:rFonts w:ascii="Times New Roman" w:eastAsia="Times New Roman" w:hAnsi="Times New Roman" w:cs="Times New Roman"/>
          <w:noProof/>
        </w:rPr>
        <w:tab/>
        <w:t xml:space="preserve">Verhulst P-F (1838) Notice sur la loi que la population suit dans son </w:t>
      </w:r>
      <w:r w:rsidRPr="009B1A45">
        <w:rPr>
          <w:rFonts w:ascii="Times New Roman" w:eastAsia="Times New Roman" w:hAnsi="Times New Roman" w:cs="Times New Roman"/>
          <w:noProof/>
        </w:rPr>
        <w:lastRenderedPageBreak/>
        <w:t xml:space="preserve">accroissement. Correspondance Mathématique et Physique Publiée par A. </w:t>
      </w:r>
      <w:r w:rsidRPr="009B1A45">
        <w:rPr>
          <w:rFonts w:ascii="Times New Roman" w:eastAsia="Times New Roman" w:hAnsi="Times New Roman" w:cs="Times New Roman"/>
          <w:i/>
          <w:iCs/>
          <w:noProof/>
        </w:rPr>
        <w:t>Quetelet</w:t>
      </w:r>
      <w:r w:rsidRPr="009B1A45">
        <w:rPr>
          <w:rFonts w:ascii="Times New Roman" w:eastAsia="Times New Roman" w:hAnsi="Times New Roman" w:cs="Times New Roman"/>
          <w:noProof/>
        </w:rPr>
        <w:t xml:space="preserve"> 10:113–121.</w:t>
      </w:r>
    </w:p>
    <w:p w14:paraId="4E9E953A" w14:textId="569EF1E8" w:rsidR="00750BAE" w:rsidRPr="0025589C" w:rsidRDefault="00750BAE" w:rsidP="009B1A45">
      <w:pPr>
        <w:widowControl w:val="0"/>
        <w:autoSpaceDE w:val="0"/>
        <w:autoSpaceDN w:val="0"/>
        <w:adjustRightInd w:val="0"/>
        <w:spacing w:line="480" w:lineRule="auto"/>
        <w:ind w:left="640" w:firstLine="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7553C">
      <w:pPr>
        <w:pStyle w:val="Heading1"/>
      </w:pPr>
      <w:r w:rsidRPr="0025589C">
        <w:lastRenderedPageBreak/>
        <w:t>Appendices</w:t>
      </w:r>
    </w:p>
    <w:p w14:paraId="20C5FB81" w14:textId="4EDC4414" w:rsidR="007A7F01" w:rsidRPr="0025589C" w:rsidRDefault="00937370" w:rsidP="0087553C">
      <w:pPr>
        <w:pStyle w:val="Heading2"/>
      </w:pPr>
      <w:r w:rsidRPr="0025589C">
        <w:t xml:space="preserve">Appendix </w:t>
      </w:r>
      <w:r w:rsidR="00750BAE" w:rsidRPr="0025589C">
        <w:t>1</w:t>
      </w:r>
      <w:r w:rsidR="0095414A">
        <w:t xml:space="preserve">: </w:t>
      </w:r>
      <w:r w:rsidR="007A7F01" w:rsidRPr="0025589C">
        <w:t>Monoculture model</w:t>
      </w:r>
    </w:p>
    <w:p w14:paraId="664E4CEB" w14:textId="07532180" w:rsidR="007A7F01" w:rsidRPr="0025589C" w:rsidRDefault="007A7F01" w:rsidP="0087553C">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CA59A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3)"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87553C">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7553C">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7553C">
            <w:pPr>
              <w:spacing w:line="480" w:lineRule="auto"/>
              <w:ind w:firstLine="0"/>
              <w:jc w:val="right"/>
            </w:pPr>
          </w:p>
        </w:tc>
        <w:tc>
          <w:tcPr>
            <w:tcW w:w="5812" w:type="dxa"/>
            <w:vAlign w:val="center"/>
          </w:tcPr>
          <w:p w14:paraId="51C5C7FF" w14:textId="60CBDA2D" w:rsidR="00550FF4" w:rsidRPr="0025589C" w:rsidRDefault="002C4B07"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87553C">
            <w:pPr>
              <w:spacing w:line="480" w:lineRule="auto"/>
              <w:ind w:firstLine="0"/>
              <w:jc w:val="right"/>
            </w:pPr>
            <w:r>
              <w:t>(</w:t>
            </w:r>
            <w:r w:rsidR="00550FF4" w:rsidRPr="0025589C">
              <w:t>A1a</w:t>
            </w:r>
            <w:r>
              <w:t>)</w:t>
            </w:r>
          </w:p>
          <w:p w14:paraId="41F84C3A" w14:textId="6A70EF42" w:rsidR="00550FF4" w:rsidRPr="0025589C" w:rsidRDefault="007E41E1" w:rsidP="0087553C">
            <w:pPr>
              <w:spacing w:line="480" w:lineRule="auto"/>
              <w:ind w:firstLine="0"/>
              <w:jc w:val="right"/>
            </w:pPr>
            <w:r>
              <w:t>(</w:t>
            </w:r>
            <w:r w:rsidR="00550FF4" w:rsidRPr="0025589C">
              <w:t>A1b</w:t>
            </w:r>
            <w:r>
              <w:t>)</w:t>
            </w:r>
          </w:p>
        </w:tc>
      </w:tr>
    </w:tbl>
    <w:p w14:paraId="72AE7FE9" w14:textId="77777777" w:rsidR="00550FF4" w:rsidRPr="0025589C" w:rsidRDefault="00550FF4" w:rsidP="0087553C">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7553C">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2C4B07" w:rsidP="0087553C">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7553C">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7553C">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7553C">
            <w:pPr>
              <w:spacing w:line="480" w:lineRule="auto"/>
              <w:ind w:firstLine="0"/>
              <w:jc w:val="right"/>
            </w:pPr>
          </w:p>
        </w:tc>
        <w:tc>
          <w:tcPr>
            <w:tcW w:w="5812" w:type="dxa"/>
            <w:vAlign w:val="center"/>
          </w:tcPr>
          <w:p w14:paraId="3F2791A3" w14:textId="02F2C063" w:rsidR="007A7F01" w:rsidRPr="0025589C" w:rsidRDefault="002C4B07"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87553C">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87553C">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7553C">
      <w:pPr>
        <w:spacing w:line="480" w:lineRule="auto"/>
        <w:ind w:firstLine="0"/>
      </w:pPr>
      <w:r w:rsidRPr="0025589C">
        <w:t xml:space="preserve">with </w:t>
      </w:r>
      <m:oMath>
        <m:r>
          <w:rPr>
            <w:rFonts w:ascii="Cambria Math" w:hAnsi="Cambria Math"/>
          </w:rPr>
          <m:t>μ=ϵν</m:t>
        </m:r>
      </m:oMath>
      <w:r w:rsidRPr="0025589C">
        <w:t xml:space="preserve">. </w:t>
      </w:r>
    </w:p>
    <w:p w14:paraId="7F97C730" w14:textId="2B666ED8" w:rsidR="007A7F01" w:rsidRPr="0025589C" w:rsidRDefault="007A7F01" w:rsidP="0087553C">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CA59A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4)"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2C4B07" w:rsidP="0087553C">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7553C">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7553C">
            <w:pPr>
              <w:spacing w:line="480" w:lineRule="auto"/>
              <w:ind w:firstLine="0"/>
              <w:jc w:val="right"/>
            </w:pPr>
          </w:p>
        </w:tc>
        <w:tc>
          <w:tcPr>
            <w:tcW w:w="5103" w:type="dxa"/>
            <w:vAlign w:val="center"/>
          </w:tcPr>
          <w:p w14:paraId="77261AC9" w14:textId="77777777" w:rsidR="007A7F01" w:rsidRPr="0025589C" w:rsidRDefault="002C4B07" w:rsidP="0087553C">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87553C">
            <w:pPr>
              <w:spacing w:line="480" w:lineRule="auto"/>
              <w:ind w:firstLine="0"/>
              <w:jc w:val="right"/>
            </w:pPr>
            <w:r>
              <w:t>(</w:t>
            </w:r>
            <w:r w:rsidR="007A7F01" w:rsidRPr="0025589C">
              <w:t>A3</w:t>
            </w:r>
            <w:r>
              <w:t>)</w:t>
            </w:r>
          </w:p>
        </w:tc>
      </w:tr>
    </w:tbl>
    <w:p w14:paraId="75C4E254" w14:textId="77777777" w:rsidR="007A7F01" w:rsidRPr="0025589C" w:rsidRDefault="007A7F01" w:rsidP="0087553C">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7553C">
            <w:pPr>
              <w:spacing w:line="480" w:lineRule="auto"/>
              <w:ind w:firstLine="0"/>
              <w:jc w:val="right"/>
            </w:pPr>
          </w:p>
        </w:tc>
        <w:tc>
          <w:tcPr>
            <w:tcW w:w="5103" w:type="dxa"/>
            <w:vAlign w:val="center"/>
          </w:tcPr>
          <w:p w14:paraId="2F35DF75" w14:textId="77777777" w:rsidR="007A7F01" w:rsidRPr="0025589C" w:rsidRDefault="002C4B07"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87553C">
            <w:pPr>
              <w:spacing w:line="480" w:lineRule="auto"/>
              <w:ind w:firstLine="0"/>
              <w:jc w:val="right"/>
            </w:pPr>
            <w:r>
              <w:t>(</w:t>
            </w:r>
            <w:r w:rsidR="007A7F01" w:rsidRPr="0025589C">
              <w:t>A4</w:t>
            </w:r>
            <w:r>
              <w:t>)</w:t>
            </w:r>
          </w:p>
        </w:tc>
      </w:tr>
    </w:tbl>
    <w:p w14:paraId="0E9F4221" w14:textId="577A1819" w:rsidR="007A7F01" w:rsidRPr="0025589C" w:rsidRDefault="007A7F01" w:rsidP="0087553C">
      <w:pPr>
        <w:spacing w:line="480" w:lineRule="auto"/>
        <w:ind w:firstLine="0"/>
      </w:pPr>
      <w:r w:rsidRPr="0025589C">
        <w:t>which is the Richards differential equation</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7553C">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7553C">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5A63D5BF" w:rsidR="007A7F01" w:rsidRPr="0025589C" w:rsidRDefault="007A7F01" w:rsidP="002D0284">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7553C">
            <w:pPr>
              <w:spacing w:line="480" w:lineRule="auto"/>
              <w:ind w:firstLine="0"/>
              <w:jc w:val="right"/>
            </w:pPr>
          </w:p>
        </w:tc>
        <w:tc>
          <w:tcPr>
            <w:tcW w:w="5103" w:type="dxa"/>
            <w:vAlign w:val="center"/>
          </w:tcPr>
          <w:p w14:paraId="4B86AC62" w14:textId="77777777" w:rsidR="007A7F01" w:rsidRPr="0025589C" w:rsidRDefault="002C4B07"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87553C">
            <w:pPr>
              <w:spacing w:line="480" w:lineRule="auto"/>
              <w:ind w:firstLine="0"/>
              <w:jc w:val="right"/>
            </w:pPr>
            <w:r>
              <w:t>(</w:t>
            </w:r>
            <w:r w:rsidR="007A7F01" w:rsidRPr="0025589C">
              <w:t>A5</w:t>
            </w:r>
            <w:r>
              <w:t>)</w:t>
            </w:r>
          </w:p>
        </w:tc>
      </w:tr>
    </w:tbl>
    <w:p w14:paraId="44FAD20B" w14:textId="49CCB43A" w:rsidR="00EB3A9A" w:rsidRPr="0025589C" w:rsidRDefault="007A7F01" w:rsidP="0087553C">
      <w:pPr>
        <w:spacing w:line="480" w:lineRule="auto"/>
        <w:ind w:firstLine="0"/>
      </w:pPr>
      <w:proofErr w:type="spellStart"/>
      <w:r w:rsidRPr="0025589C">
        <w:t>Baranyi</w:t>
      </w:r>
      <w:proofErr w:type="spellEnd"/>
      <w:r w:rsidRPr="0025589C">
        <w:t xml:space="preserve"> and Roberts suggested a </w:t>
      </w:r>
      <w:proofErr w:type="spellStart"/>
      <w:r w:rsidRPr="0025589C">
        <w:t>Michaelis-Menten</w:t>
      </w:r>
      <w:proofErr w:type="spellEnd"/>
      <w:r w:rsidRPr="0025589C">
        <w:t xml:space="preserve"> type of function</w:t>
      </w:r>
      <w:r w:rsidR="007E41E1">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87553C">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7553C">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7553C">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7553C">
      <w:pPr>
        <w:spacing w:line="480" w:lineRule="auto"/>
        <w:ind w:firstLine="0"/>
      </w:pPr>
      <w:r w:rsidRPr="0025589C">
        <w:lastRenderedPageBreak/>
        <w:t xml:space="preserve">Therefore, integrating </w:t>
      </w:r>
      <w:r w:rsidR="007A7F01" w:rsidRPr="0025589C">
        <w:t xml:space="preserve">eq. A5 produces eq. 2. </w:t>
      </w:r>
    </w:p>
    <w:p w14:paraId="0EE2DABE" w14:textId="2CB13324" w:rsidR="006711F5" w:rsidRPr="0025589C" w:rsidRDefault="006711F5" w:rsidP="002D0284">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CA59A5">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5)"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2A44616B" w:rsidR="00257358" w:rsidRPr="0025589C" w:rsidRDefault="00257358" w:rsidP="002D0284">
      <w:pPr>
        <w:spacing w:line="480" w:lineRule="auto"/>
        <w:ind w:firstLine="0"/>
      </w:pPr>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6, 37)"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proofErr w:type="spellStart"/>
      <w:r w:rsidR="005573D2" w:rsidRPr="0025589C">
        <w:t>rds</w:t>
      </w:r>
      <w:proofErr w:type="spellEnd"/>
      <w:r w:rsidR="005573D2" w:rsidRPr="0025589C">
        <w:t xml:space="preserve"> model</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CA59A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8)"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7553C">
      <w:pPr>
        <w:pStyle w:val="Heading2"/>
      </w:pPr>
      <w:bookmarkStart w:id="10"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0"/>
    </w:p>
    <w:p w14:paraId="7B1508AB" w14:textId="17FD6E80" w:rsidR="007A7F01" w:rsidRPr="0025589C" w:rsidRDefault="007A7F01" w:rsidP="0087553C">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7553C">
            <w:pPr>
              <w:spacing w:line="480" w:lineRule="auto"/>
              <w:ind w:firstLine="0"/>
              <w:jc w:val="right"/>
              <w:rPr>
                <w:i/>
                <w:iCs/>
              </w:rPr>
            </w:pPr>
          </w:p>
        </w:tc>
        <w:tc>
          <w:tcPr>
            <w:tcW w:w="5103" w:type="dxa"/>
            <w:vAlign w:val="center"/>
          </w:tcPr>
          <w:p w14:paraId="56F92223" w14:textId="77777777" w:rsidR="007A7F01" w:rsidRPr="0025589C" w:rsidRDefault="002C4B07"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87553C">
            <w:pPr>
              <w:spacing w:line="480" w:lineRule="auto"/>
              <w:ind w:firstLine="0"/>
              <w:jc w:val="right"/>
            </w:pPr>
            <w:r>
              <w:t>(</w:t>
            </w:r>
            <w:r w:rsidR="007A7F01" w:rsidRPr="0025589C">
              <w:t>B1a</w:t>
            </w:r>
            <w:r>
              <w:t>)</w:t>
            </w:r>
          </w:p>
          <w:p w14:paraId="3A27D326" w14:textId="373339E0" w:rsidR="007A7F01" w:rsidRPr="0025589C" w:rsidRDefault="007E41E1" w:rsidP="0087553C">
            <w:pPr>
              <w:spacing w:line="480" w:lineRule="auto"/>
              <w:ind w:firstLine="0"/>
              <w:jc w:val="right"/>
            </w:pPr>
            <w:r>
              <w:t>(B1b)</w:t>
            </w:r>
          </w:p>
          <w:p w14:paraId="24DC33B2" w14:textId="01B975C6" w:rsidR="007A7F01" w:rsidRPr="0025589C" w:rsidRDefault="007E41E1" w:rsidP="0087553C">
            <w:pPr>
              <w:spacing w:line="480" w:lineRule="auto"/>
              <w:ind w:firstLine="0"/>
              <w:jc w:val="right"/>
              <w:rPr>
                <w:i/>
                <w:iCs/>
              </w:rPr>
            </w:pPr>
            <w:r>
              <w:t>(</w:t>
            </w:r>
            <w:r w:rsidR="007A7F01" w:rsidRPr="0025589C">
              <w:t>B1c</w:t>
            </w:r>
            <w:r>
              <w:t>)</w:t>
            </w:r>
          </w:p>
        </w:tc>
      </w:tr>
    </w:tbl>
    <w:p w14:paraId="6210EBE4" w14:textId="69448787" w:rsidR="007A7F01" w:rsidRPr="0025589C" w:rsidRDefault="007A7F01" w:rsidP="0087553C">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7553C">
            <w:pPr>
              <w:spacing w:line="480" w:lineRule="auto"/>
              <w:ind w:firstLine="0"/>
              <w:jc w:val="right"/>
              <w:rPr>
                <w:i/>
                <w:iCs/>
              </w:rPr>
            </w:pPr>
          </w:p>
        </w:tc>
        <w:tc>
          <w:tcPr>
            <w:tcW w:w="5103" w:type="dxa"/>
            <w:vAlign w:val="center"/>
          </w:tcPr>
          <w:p w14:paraId="4C65D192" w14:textId="77777777" w:rsidR="007A7F01" w:rsidRPr="0025589C" w:rsidRDefault="002C4B07"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7553C">
            <w:pPr>
              <w:spacing w:line="480" w:lineRule="auto"/>
              <w:ind w:firstLine="0"/>
              <w:jc w:val="right"/>
            </w:pPr>
            <w:r>
              <w:t>(B2a)</w:t>
            </w:r>
          </w:p>
          <w:p w14:paraId="35558C86" w14:textId="5555250B" w:rsidR="007A7F01" w:rsidRPr="0025589C" w:rsidRDefault="007E41E1" w:rsidP="0087553C">
            <w:pPr>
              <w:spacing w:line="480" w:lineRule="auto"/>
              <w:ind w:firstLine="0"/>
              <w:jc w:val="right"/>
              <w:rPr>
                <w:i/>
                <w:iCs/>
              </w:rPr>
            </w:pPr>
            <w:r>
              <w:t>(</w:t>
            </w:r>
            <w:r w:rsidR="007A7F01" w:rsidRPr="0025589C">
              <w:t>B2b</w:t>
            </w:r>
            <w:r>
              <w:t>)</w:t>
            </w:r>
          </w:p>
        </w:tc>
      </w:tr>
    </w:tbl>
    <w:p w14:paraId="52B6473C" w14:textId="78A73091" w:rsidR="007A7F01" w:rsidRPr="0025589C" w:rsidRDefault="007A7F01" w:rsidP="002D0284">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bookmarkStart w:id="11" w:name="_GoBack"/>
      <w:bookmarkEnd w:id="11"/>
      <w:r w:rsidR="0095414A">
        <w:t xml:space="preserve"> in Appendix 1.</w:t>
      </w:r>
    </w:p>
    <w:p w14:paraId="2C19DDCD" w14:textId="0667D528" w:rsidR="007A7F01" w:rsidRPr="0025589C" w:rsidRDefault="007A7F01" w:rsidP="0087553C">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7553C">
            <w:pPr>
              <w:spacing w:line="480" w:lineRule="auto"/>
              <w:ind w:firstLine="0"/>
              <w:jc w:val="right"/>
              <w:rPr>
                <w:i/>
                <w:iCs/>
              </w:rPr>
            </w:pPr>
          </w:p>
        </w:tc>
        <w:tc>
          <w:tcPr>
            <w:tcW w:w="5103" w:type="dxa"/>
            <w:vAlign w:val="center"/>
          </w:tcPr>
          <w:p w14:paraId="0D77D915" w14:textId="3662B418" w:rsidR="007A7F01" w:rsidRPr="0025589C" w:rsidRDefault="002C4B07"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7553C">
            <w:pPr>
              <w:spacing w:line="480" w:lineRule="auto"/>
              <w:ind w:firstLine="0"/>
              <w:jc w:val="right"/>
            </w:pPr>
            <w:r>
              <w:t>(B3a)</w:t>
            </w:r>
          </w:p>
          <w:p w14:paraId="400F0B34" w14:textId="63659B2C" w:rsidR="007A7F01" w:rsidRPr="0025589C" w:rsidRDefault="007E41E1" w:rsidP="0087553C">
            <w:pPr>
              <w:spacing w:line="480" w:lineRule="auto"/>
              <w:ind w:firstLine="0"/>
              <w:jc w:val="right"/>
            </w:pPr>
            <w:r>
              <w:t>(B3b)</w:t>
            </w:r>
          </w:p>
          <w:p w14:paraId="1C2DA814" w14:textId="0E7B59CB" w:rsidR="007A7F01" w:rsidRPr="0025589C" w:rsidRDefault="007E41E1" w:rsidP="0087553C">
            <w:pPr>
              <w:spacing w:line="480" w:lineRule="auto"/>
              <w:ind w:firstLine="0"/>
              <w:jc w:val="right"/>
            </w:pPr>
            <w:r>
              <w:t>(B3c)</w:t>
            </w:r>
          </w:p>
          <w:p w14:paraId="1E95C71B" w14:textId="4AFA9D6E" w:rsidR="007A7F01" w:rsidRPr="0025589C" w:rsidRDefault="007E41E1" w:rsidP="0087553C">
            <w:pPr>
              <w:spacing w:line="480" w:lineRule="auto"/>
              <w:ind w:firstLine="0"/>
              <w:jc w:val="right"/>
            </w:pPr>
            <w:r>
              <w:t>(B3d)</w:t>
            </w:r>
          </w:p>
        </w:tc>
      </w:tr>
    </w:tbl>
    <w:p w14:paraId="0166B204" w14:textId="36272D29" w:rsidR="007A7F01" w:rsidRPr="0025589C" w:rsidRDefault="007A7F01" w:rsidP="0087553C">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w:t>
      </w:r>
      <w:proofErr w:type="gramStart"/>
      <w:r w:rsidRPr="0025589C">
        <w:t>This changes</w:t>
      </w:r>
      <w:proofErr w:type="gramEnd"/>
      <w:r w:rsidRPr="0025589C">
        <w:t xml:space="preserve">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87553C">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7553C">
            <w:pPr>
              <w:spacing w:line="480" w:lineRule="auto"/>
              <w:ind w:firstLine="0"/>
              <w:jc w:val="right"/>
              <w:rPr>
                <w:i/>
                <w:iCs/>
              </w:rPr>
            </w:pPr>
          </w:p>
        </w:tc>
        <w:tc>
          <w:tcPr>
            <w:tcW w:w="5103" w:type="dxa"/>
            <w:vAlign w:val="center"/>
          </w:tcPr>
          <w:p w14:paraId="54B75DB6" w14:textId="53A200A3" w:rsidR="007A7F01" w:rsidRPr="0025589C" w:rsidRDefault="002C4B07"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7553C">
            <w:pPr>
              <w:spacing w:line="480" w:lineRule="auto"/>
              <w:ind w:firstLine="0"/>
              <w:jc w:val="right"/>
            </w:pPr>
            <w:r>
              <w:t>(B4a)</w:t>
            </w:r>
          </w:p>
          <w:p w14:paraId="344A8D50" w14:textId="5C156AC4" w:rsidR="007A7F01" w:rsidRPr="0025589C" w:rsidRDefault="007E41E1" w:rsidP="0087553C">
            <w:pPr>
              <w:spacing w:line="480" w:lineRule="auto"/>
              <w:ind w:firstLine="0"/>
              <w:jc w:val="right"/>
            </w:pPr>
            <w:r>
              <w:t>(B4b)</w:t>
            </w:r>
          </w:p>
        </w:tc>
      </w:tr>
    </w:tbl>
    <w:p w14:paraId="71BB6ACE" w14:textId="1A080D85" w:rsidR="0095414A" w:rsidRDefault="007A7F01" w:rsidP="0087553C">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87553C">
      <w:pPr>
        <w:spacing w:after="200" w:line="480" w:lineRule="auto"/>
        <w:ind w:firstLine="0"/>
      </w:pPr>
      <w:r>
        <w:br w:type="page"/>
      </w:r>
    </w:p>
    <w:p w14:paraId="3CADD1D2" w14:textId="50606729" w:rsidR="007E41E1" w:rsidRDefault="007E41E1" w:rsidP="0087553C">
      <w:pPr>
        <w:pStyle w:val="Heading1"/>
      </w:pPr>
      <w:r>
        <w:lastRenderedPageBreak/>
        <w:t>Supporting information</w:t>
      </w:r>
    </w:p>
    <w:p w14:paraId="7830BB69" w14:textId="77777777" w:rsidR="002C16C6" w:rsidRDefault="00FE4A98" w:rsidP="0087553C">
      <w:pPr>
        <w:pStyle w:val="Caption"/>
        <w:keepNext/>
        <w:spacing w:line="480" w:lineRule="auto"/>
        <w:ind w:firstLine="0"/>
        <w:jc w:val="center"/>
      </w:pPr>
      <w:bookmarkStart w:id="12"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87553C">
      <w:pPr>
        <w:spacing w:after="200" w:line="480" w:lineRule="auto"/>
        <w:ind w:firstLine="0"/>
        <w:rPr>
          <w:b/>
          <w:bCs/>
        </w:rPr>
      </w:pPr>
      <w:bookmarkStart w:id="13" w:name="_Ref453761140"/>
      <w:bookmarkStart w:id="14" w:name="_Ref453761136"/>
      <w:r>
        <w:br w:type="page"/>
      </w:r>
    </w:p>
    <w:p w14:paraId="3AAAE5EA" w14:textId="77777777" w:rsidR="002C16C6" w:rsidRDefault="00FE4A98" w:rsidP="0087553C">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87553C">
      <w:pPr>
        <w:pStyle w:val="Caption"/>
        <w:spacing w:line="480" w:lineRule="auto"/>
        <w:ind w:firstLine="0"/>
        <w:rPr>
          <w:b w:val="0"/>
          <w:bCs w:val="0"/>
          <w:color w:val="auto"/>
          <w:sz w:val="22"/>
          <w:szCs w:val="22"/>
        </w:rPr>
      </w:pPr>
      <w:bookmarkStart w:id="1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2</w:t>
      </w:r>
      <w:r w:rsidRPr="009B1A45">
        <w:rPr>
          <w:color w:val="auto"/>
          <w:sz w:val="22"/>
          <w:szCs w:val="22"/>
        </w:rPr>
        <w:fldChar w:fldCharType="end"/>
      </w:r>
      <w:bookmarkEnd w:id="15"/>
      <w:r w:rsidRPr="009B1A45">
        <w:rPr>
          <w:color w:val="auto"/>
          <w:sz w:val="22"/>
          <w:szCs w:val="22"/>
        </w:rPr>
        <w:t xml:space="preserve">. </w:t>
      </w:r>
      <w:bookmarkEnd w:id="13"/>
      <w:r w:rsidR="007E41E1" w:rsidRPr="009B1A45">
        <w:rPr>
          <w:color w:val="auto"/>
          <w:sz w:val="22"/>
          <w:szCs w:val="22"/>
        </w:rPr>
        <w:t xml:space="preserve">Growth </w:t>
      </w:r>
      <w:proofErr w:type="gramStart"/>
      <w:r w:rsidR="007E41E1" w:rsidRPr="009B1A45">
        <w:rPr>
          <w:color w:val="auto"/>
          <w:sz w:val="22"/>
          <w:szCs w:val="22"/>
        </w:rPr>
        <w:t>models</w:t>
      </w:r>
      <w:proofErr w:type="gramEnd"/>
      <w:r w:rsidR="007E41E1" w:rsidRPr="009B1A45">
        <w:rPr>
          <w:color w:val="auto"/>
          <w:sz w:val="22"/>
          <w:szCs w:val="22"/>
        </w:rPr>
        <w:t xml:space="preserve">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4"/>
    </w:p>
    <w:p w14:paraId="094F0F89" w14:textId="1D33B8A6" w:rsidR="00FE4A98" w:rsidRDefault="00FE4A98" w:rsidP="0087553C">
      <w:pPr>
        <w:spacing w:after="200" w:line="480" w:lineRule="auto"/>
        <w:ind w:firstLine="0"/>
        <w:rPr>
          <w:b/>
          <w:bCs/>
        </w:rPr>
      </w:pPr>
      <w:bookmarkStart w:id="16" w:name="_Ref454205793"/>
    </w:p>
    <w:p w14:paraId="65C16406" w14:textId="77777777" w:rsidR="00643E5F" w:rsidRDefault="00643E5F" w:rsidP="0087553C">
      <w:pPr>
        <w:spacing w:after="200" w:line="480" w:lineRule="auto"/>
        <w:ind w:firstLine="0"/>
        <w:rPr>
          <w:b/>
          <w:bCs/>
        </w:rPr>
      </w:pPr>
    </w:p>
    <w:p w14:paraId="79CF6A79" w14:textId="77777777" w:rsidR="00643E5F" w:rsidRDefault="00643E5F" w:rsidP="0087553C">
      <w:pPr>
        <w:spacing w:after="200" w:line="480" w:lineRule="auto"/>
        <w:ind w:firstLine="0"/>
        <w:rPr>
          <w:b/>
          <w:bCs/>
        </w:rPr>
      </w:pPr>
    </w:p>
    <w:p w14:paraId="38D720EB" w14:textId="77777777" w:rsidR="002C16C6" w:rsidRDefault="00FE4A98" w:rsidP="0087553C">
      <w:pPr>
        <w:pStyle w:val="Caption"/>
        <w:keepNext/>
        <w:spacing w:line="480" w:lineRule="auto"/>
        <w:ind w:firstLine="0"/>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A1790D5"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180830" w:rsidRPr="00F3419E">
        <w:rPr>
          <w:color w:val="000000" w:themeColor="text1"/>
          <w:sz w:val="22"/>
          <w:szCs w:val="22"/>
        </w:rPr>
        <w:t xml:space="preserve">Figure </w:t>
      </w:r>
      <w:r w:rsidR="00180830">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87553C">
      <w:pPr>
        <w:spacing w:after="200" w:line="480" w:lineRule="auto"/>
        <w:ind w:firstLine="0"/>
        <w:rPr>
          <w:b/>
          <w:bCs/>
        </w:rPr>
      </w:pPr>
      <w:bookmarkStart w:id="17" w:name="_Ref453761035"/>
      <w:r>
        <w:br w:type="page"/>
      </w:r>
    </w:p>
    <w:bookmarkEnd w:id="17"/>
    <w:p w14:paraId="1216030F" w14:textId="378A9E30" w:rsidR="00AD4132" w:rsidRPr="002732BE" w:rsidRDefault="00AD4132" w:rsidP="0087553C">
      <w:pPr>
        <w:pStyle w:val="Caption"/>
        <w:spacing w:line="480" w:lineRule="auto"/>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87553C">
            <w:pPr>
              <w:spacing w:line="480" w:lineRule="auto"/>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2C4B07"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2C4B07"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2C4B07"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87553C">
            <w:pPr>
              <w:spacing w:line="480" w:lineRule="auto"/>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2C4B07"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2C4B07"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957978D"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2C4B07"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29253245"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87553C">
            <w:pPr>
              <w:spacing w:line="480" w:lineRule="auto"/>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2C4B07"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2C4B07"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244EE4DA" w:rsidR="00AD4132" w:rsidRPr="001E0803" w:rsidRDefault="00AD4132"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9)"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7C6F2FB2" w:rsidR="00FE4A98" w:rsidRPr="009B1A45" w:rsidRDefault="00AD4132" w:rsidP="0087553C">
      <w:pPr>
        <w:spacing w:line="480" w:lineRule="auto"/>
        <w:ind w:firstLine="0"/>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1 and 2, by fixing specific parameters.</w:t>
      </w:r>
      <w:r w:rsidRPr="009B1A45">
        <w:rPr>
          <w:b/>
          <w:bCs/>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0</m:t>
            </m:r>
          </m:sub>
        </m:sSub>
      </m:oMath>
      <w:r w:rsidRPr="009B1A45">
        <w:rPr>
          <w:sz w:val="22"/>
          <w:szCs w:val="22"/>
        </w:rPr>
        <w:t xml:space="preserve"> is the initial population density; </w:t>
      </w:r>
      <m:oMath>
        <m:r>
          <m:rPr>
            <m:sty m:val="bi"/>
          </m:rPr>
          <w:rPr>
            <w:rFonts w:ascii="Cambria Math" w:hAnsi="Cambria Math"/>
            <w:sz w:val="22"/>
            <w:szCs w:val="22"/>
          </w:rPr>
          <m:t>K</m:t>
        </m:r>
      </m:oMath>
      <w:r w:rsidRPr="009B1A45">
        <w:rPr>
          <w:sz w:val="22"/>
          <w:szCs w:val="22"/>
        </w:rPr>
        <w:t xml:space="preserve"> is the maximum population density; </w:t>
      </w:r>
      <m:oMath>
        <m:r>
          <m:rPr>
            <m:sty m:val="bi"/>
          </m:rPr>
          <w:rPr>
            <w:rFonts w:ascii="Cambria Math" w:hAnsi="Cambria Math"/>
            <w:sz w:val="22"/>
            <w:szCs w:val="22"/>
          </w:rPr>
          <m:t>r</m:t>
        </m:r>
      </m:oMath>
      <w:r w:rsidRPr="009B1A45">
        <w:rPr>
          <w:sz w:val="22"/>
          <w:szCs w:val="22"/>
        </w:rPr>
        <w:t xml:space="preserve"> is the specific growth rate in low density; </w:t>
      </w:r>
      <m:oMath>
        <m:r>
          <m:rPr>
            <m:sty m:val="bi"/>
          </m:rPr>
          <w:rPr>
            <w:rFonts w:ascii="Cambria Math" w:hAnsi="Cambria Math"/>
            <w:sz w:val="22"/>
            <w:szCs w:val="22"/>
          </w:rPr>
          <m:t>ν</m:t>
        </m:r>
      </m:oMath>
      <w:r w:rsidRPr="009B1A45">
        <w:rPr>
          <w:sz w:val="22"/>
          <w:szCs w:val="22"/>
        </w:rPr>
        <w:t xml:space="preserve"> is the </w:t>
      </w:r>
      <w:r w:rsidR="00B36A9E" w:rsidRPr="009B1A45">
        <w:rPr>
          <w:sz w:val="22"/>
          <w:szCs w:val="22"/>
        </w:rPr>
        <w:t>deceleration parameter</w:t>
      </w:r>
      <w:r w:rsidRPr="009B1A45">
        <w:rPr>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the initial physiological state; </w:t>
      </w:r>
      <m:oMath>
        <m:r>
          <m:rPr>
            <m:sty m:val="bi"/>
          </m:rPr>
          <w:rPr>
            <w:rFonts w:ascii="Cambria Math" w:hAnsi="Cambria Math"/>
            <w:sz w:val="22"/>
            <w:szCs w:val="22"/>
          </w:rPr>
          <m:t>m</m:t>
        </m:r>
      </m:oMath>
      <w:r w:rsidRPr="009B1A45">
        <w:rPr>
          <w:sz w:val="22"/>
          <w:szCs w:val="22"/>
        </w:rPr>
        <w:t xml:space="preserve"> is the physiological adjustment rate. Note that when </w:t>
      </w:r>
      <m:oMath>
        <m:r>
          <m:rPr>
            <m:sty m:val="bi"/>
          </m:rPr>
          <w:rPr>
            <w:rFonts w:ascii="Cambria Math" w:hAnsi="Cambria Math"/>
            <w:sz w:val="22"/>
            <w:szCs w:val="22"/>
          </w:rPr>
          <m:t>m→∞</m:t>
        </m:r>
      </m:oMath>
      <w:r w:rsidRPr="009B1A45">
        <w:rPr>
          <w:sz w:val="22"/>
          <w:szCs w:val="22"/>
        </w:rPr>
        <w:t xml:space="preserve">, the value of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irrel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180830" w:rsidRPr="00180830">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87553C">
      <w:pPr>
        <w:spacing w:after="200" w:line="480" w:lineRule="auto"/>
        <w:ind w:firstLine="0"/>
      </w:pPr>
    </w:p>
    <w:p w14:paraId="5850DF55" w14:textId="77777777" w:rsidR="00812388" w:rsidRDefault="00812388" w:rsidP="0087553C">
      <w:pPr>
        <w:spacing w:after="200" w:line="276" w:lineRule="auto"/>
        <w:ind w:firstLine="0"/>
        <w:rPr>
          <w:b/>
          <w:bCs/>
        </w:rPr>
      </w:pPr>
      <w:bookmarkStart w:id="18" w:name="_Ref453683761"/>
      <w:r>
        <w:rPr>
          <w:b/>
          <w:bCs/>
        </w:rPr>
        <w:br w:type="page"/>
      </w:r>
    </w:p>
    <w:p w14:paraId="15FAE84B" w14:textId="587D41C4" w:rsidR="002C16C6" w:rsidRPr="002732BE" w:rsidRDefault="002C16C6" w:rsidP="0087553C">
      <w:pPr>
        <w:spacing w:line="480" w:lineRule="auto"/>
        <w:ind w:firstLine="0"/>
        <w:outlineLvl w:val="0"/>
        <w:rPr>
          <w:b/>
          <w:bCs/>
        </w:rPr>
      </w:pPr>
      <w:r w:rsidRPr="002732BE">
        <w:rPr>
          <w:b/>
          <w:bCs/>
        </w:rPr>
        <w:lastRenderedPageBreak/>
        <w:t>Tabl</w:t>
      </w:r>
      <w:bookmarkEnd w:id="1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87553C">
            <w:pPr>
              <w:spacing w:line="480" w:lineRule="auto"/>
              <w:ind w:firstLine="0"/>
              <w:jc w:val="center"/>
              <w:rPr>
                <w:sz w:val="18"/>
                <w:szCs w:val="18"/>
              </w:rPr>
            </w:pPr>
          </w:p>
        </w:tc>
        <w:tc>
          <w:tcPr>
            <w:tcW w:w="2244" w:type="dxa"/>
            <w:gridSpan w:val="4"/>
          </w:tcPr>
          <w:p w14:paraId="184FBC8B" w14:textId="1CD63E7C"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87553C">
            <w:pPr>
              <w:spacing w:line="480" w:lineRule="auto"/>
              <w:ind w:firstLine="0"/>
              <w:jc w:val="center"/>
              <w:rPr>
                <w:i/>
                <w:iCs/>
                <w:sz w:val="18"/>
                <w:szCs w:val="18"/>
              </w:rPr>
            </w:pPr>
            <w:r w:rsidRPr="001E0803">
              <w:rPr>
                <w:i/>
                <w:iCs/>
                <w:sz w:val="18"/>
                <w:szCs w:val="18"/>
              </w:rPr>
              <w:t>Strain</w:t>
            </w:r>
          </w:p>
          <w:p w14:paraId="0B02A9E2" w14:textId="77777777" w:rsidR="009E5344" w:rsidRPr="001E0803" w:rsidRDefault="009E5344" w:rsidP="0087553C">
            <w:pPr>
              <w:spacing w:line="480" w:lineRule="auto"/>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87553C">
            <w:pPr>
              <w:spacing w:line="480" w:lineRule="auto"/>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2C4B07"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2C4B07"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87553C">
      <w:pPr>
        <w:spacing w:line="480" w:lineRule="auto"/>
        <w:ind w:firstLine="0"/>
        <w:rPr>
          <w:sz w:val="22"/>
          <w:szCs w:val="22"/>
        </w:rPr>
      </w:pPr>
      <w:r w:rsidRPr="009B1A45">
        <w:rPr>
          <w:sz w:val="22"/>
          <w:szCs w:val="22"/>
        </w:rPr>
        <w:t>* denotes fixed parameters.</w:t>
      </w:r>
    </w:p>
    <w:p w14:paraId="7236E23C" w14:textId="77777777" w:rsidR="002C16C6" w:rsidRPr="009B1A45" w:rsidRDefault="002C16C6" w:rsidP="0087553C">
      <w:pPr>
        <w:spacing w:line="480" w:lineRule="auto"/>
        <w:ind w:firstLine="0"/>
        <w:rPr>
          <w:sz w:val="22"/>
          <w:szCs w:val="22"/>
        </w:rPr>
      </w:pPr>
      <w:r w:rsidRPr="009B1A45">
        <w:rPr>
          <w:sz w:val="22"/>
          <w:szCs w:val="22"/>
        </w:rPr>
        <w:t>- denotes invalid parameter values.</w:t>
      </w:r>
    </w:p>
    <w:p w14:paraId="3E0C68D8" w14:textId="33229E3B" w:rsidR="007E41E1" w:rsidRPr="009B1A45" w:rsidRDefault="007E41E1" w:rsidP="0087553C">
      <w:pPr>
        <w:pStyle w:val="Caption"/>
        <w:spacing w:line="480" w:lineRule="auto"/>
        <w:ind w:firstLine="0"/>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rsidP="0087553C">
      <w:pPr>
        <w:spacing w:line="480" w:lineRule="auto"/>
        <w:ind w:firstLine="0"/>
      </w:pPr>
    </w:p>
    <w:sectPr w:rsidR="007E41E1" w:rsidRPr="007E41E1"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505A6" w14:textId="77777777" w:rsidR="009E5E91" w:rsidRDefault="009E5E91">
      <w:pPr>
        <w:spacing w:line="240" w:lineRule="auto"/>
      </w:pPr>
      <w:r>
        <w:separator/>
      </w:r>
    </w:p>
  </w:endnote>
  <w:endnote w:type="continuationSeparator" w:id="0">
    <w:p w14:paraId="4ECD2ADB" w14:textId="77777777" w:rsidR="009E5E91" w:rsidRDefault="009E5E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2C4B07" w:rsidRDefault="002C4B0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2C4B07" w:rsidRDefault="002C4B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2C4B07" w:rsidRDefault="002C4B07" w:rsidP="00B57EC6">
        <w:pPr>
          <w:pStyle w:val="Footer"/>
          <w:jc w:val="center"/>
        </w:pPr>
        <w:r>
          <w:fldChar w:fldCharType="begin"/>
        </w:r>
        <w:r w:rsidRPr="00E95165">
          <w:instrText xml:space="preserve"> PAGE   \* MERGEFORMAT </w:instrText>
        </w:r>
        <w:r>
          <w:fldChar w:fldCharType="separate"/>
        </w:r>
        <w:r w:rsidR="002D0284">
          <w:rPr>
            <w:noProof/>
          </w:rPr>
          <w:t>29</w:t>
        </w:r>
        <w:r>
          <w:rPr>
            <w:noProof/>
          </w:rPr>
          <w:fldChar w:fldCharType="end"/>
        </w:r>
      </w:p>
    </w:sdtContent>
  </w:sdt>
  <w:p w14:paraId="5D5D09E3" w14:textId="77777777" w:rsidR="002C4B07" w:rsidRDefault="002C4B07"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C2DD45" w14:textId="77777777" w:rsidR="009E5E91" w:rsidRDefault="009E5E91">
      <w:pPr>
        <w:spacing w:line="240" w:lineRule="auto"/>
      </w:pPr>
      <w:r>
        <w:separator/>
      </w:r>
    </w:p>
  </w:footnote>
  <w:footnote w:type="continuationSeparator" w:id="0">
    <w:p w14:paraId="245D4586" w14:textId="77777777" w:rsidR="009E5E91" w:rsidRDefault="009E5E9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2C4B07" w:rsidRDefault="002C4B07"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FC1FC2B" w:rsidR="002C4B07" w:rsidRDefault="002C4B07"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June 17, 2018</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activeWritingStyle w:appName="MSWord" w:lang="en-US" w:vendorID="64" w:dllVersion="6"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1FE8"/>
    <w:rsid w:val="000E730A"/>
    <w:rsid w:val="000E7382"/>
    <w:rsid w:val="000F53ED"/>
    <w:rsid w:val="000F5DC3"/>
    <w:rsid w:val="000F5E8F"/>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03EA"/>
    <w:rsid w:val="00180830"/>
    <w:rsid w:val="0018672F"/>
    <w:rsid w:val="00186EFA"/>
    <w:rsid w:val="00190322"/>
    <w:rsid w:val="00192782"/>
    <w:rsid w:val="001A10C0"/>
    <w:rsid w:val="001A23B5"/>
    <w:rsid w:val="001B1B6B"/>
    <w:rsid w:val="001B1CBA"/>
    <w:rsid w:val="001B3A80"/>
    <w:rsid w:val="001B4F28"/>
    <w:rsid w:val="001C30FF"/>
    <w:rsid w:val="001C605F"/>
    <w:rsid w:val="001C62A6"/>
    <w:rsid w:val="001C664C"/>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5E7E"/>
    <w:rsid w:val="002A6C92"/>
    <w:rsid w:val="002A7156"/>
    <w:rsid w:val="002B1F9F"/>
    <w:rsid w:val="002B662D"/>
    <w:rsid w:val="002C084B"/>
    <w:rsid w:val="002C16C6"/>
    <w:rsid w:val="002C46C3"/>
    <w:rsid w:val="002C4B07"/>
    <w:rsid w:val="002D0284"/>
    <w:rsid w:val="002D0E2B"/>
    <w:rsid w:val="002D1C5C"/>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692"/>
    <w:rsid w:val="003E1C42"/>
    <w:rsid w:val="003E3C9C"/>
    <w:rsid w:val="003E4705"/>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4307"/>
    <w:rsid w:val="005573D2"/>
    <w:rsid w:val="00560BED"/>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5F6D"/>
    <w:rsid w:val="007A65C0"/>
    <w:rsid w:val="007A7F01"/>
    <w:rsid w:val="007B5B39"/>
    <w:rsid w:val="007C6B81"/>
    <w:rsid w:val="007D0540"/>
    <w:rsid w:val="007D15C7"/>
    <w:rsid w:val="007D2BF5"/>
    <w:rsid w:val="007D38DC"/>
    <w:rsid w:val="007D540E"/>
    <w:rsid w:val="007E1ADA"/>
    <w:rsid w:val="007E29CB"/>
    <w:rsid w:val="007E41E1"/>
    <w:rsid w:val="007F21BA"/>
    <w:rsid w:val="007F30A2"/>
    <w:rsid w:val="007F31C4"/>
    <w:rsid w:val="007F5051"/>
    <w:rsid w:val="00801C4A"/>
    <w:rsid w:val="0080263E"/>
    <w:rsid w:val="00806072"/>
    <w:rsid w:val="008064CB"/>
    <w:rsid w:val="00812388"/>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402"/>
    <w:rsid w:val="00874ADD"/>
    <w:rsid w:val="0087553C"/>
    <w:rsid w:val="00884A9C"/>
    <w:rsid w:val="00890AB5"/>
    <w:rsid w:val="008922CD"/>
    <w:rsid w:val="00894141"/>
    <w:rsid w:val="008952F3"/>
    <w:rsid w:val="00897E1D"/>
    <w:rsid w:val="008A27DB"/>
    <w:rsid w:val="008A4790"/>
    <w:rsid w:val="008A57F9"/>
    <w:rsid w:val="008A7779"/>
    <w:rsid w:val="008B0B1E"/>
    <w:rsid w:val="008B37BA"/>
    <w:rsid w:val="008C1163"/>
    <w:rsid w:val="008D0E36"/>
    <w:rsid w:val="008D2F32"/>
    <w:rsid w:val="008D7256"/>
    <w:rsid w:val="008E3515"/>
    <w:rsid w:val="008E5484"/>
    <w:rsid w:val="008E608E"/>
    <w:rsid w:val="008F16E1"/>
    <w:rsid w:val="008F3E8A"/>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6B4B"/>
    <w:rsid w:val="009776A4"/>
    <w:rsid w:val="009776CA"/>
    <w:rsid w:val="00980214"/>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D1A86"/>
    <w:rsid w:val="009D3C63"/>
    <w:rsid w:val="009D5282"/>
    <w:rsid w:val="009D5CE5"/>
    <w:rsid w:val="009D7074"/>
    <w:rsid w:val="009E043B"/>
    <w:rsid w:val="009E4CD4"/>
    <w:rsid w:val="009E5344"/>
    <w:rsid w:val="009E5E91"/>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664F"/>
    <w:rsid w:val="00A80051"/>
    <w:rsid w:val="00A8110B"/>
    <w:rsid w:val="00A9402F"/>
    <w:rsid w:val="00AA046F"/>
    <w:rsid w:val="00AA2374"/>
    <w:rsid w:val="00AA2A67"/>
    <w:rsid w:val="00AA31CF"/>
    <w:rsid w:val="00AA4D85"/>
    <w:rsid w:val="00AA541D"/>
    <w:rsid w:val="00AA6099"/>
    <w:rsid w:val="00AA6677"/>
    <w:rsid w:val="00AA6B0B"/>
    <w:rsid w:val="00AB1104"/>
    <w:rsid w:val="00AB26A5"/>
    <w:rsid w:val="00AB7E08"/>
    <w:rsid w:val="00AC6E2D"/>
    <w:rsid w:val="00AD1148"/>
    <w:rsid w:val="00AD1636"/>
    <w:rsid w:val="00AD28BB"/>
    <w:rsid w:val="00AD4132"/>
    <w:rsid w:val="00AD5609"/>
    <w:rsid w:val="00AD7C32"/>
    <w:rsid w:val="00AE79DE"/>
    <w:rsid w:val="00AF44AA"/>
    <w:rsid w:val="00AF6498"/>
    <w:rsid w:val="00B00B62"/>
    <w:rsid w:val="00B02278"/>
    <w:rsid w:val="00B030EA"/>
    <w:rsid w:val="00B07CF2"/>
    <w:rsid w:val="00B126A0"/>
    <w:rsid w:val="00B23CC8"/>
    <w:rsid w:val="00B24874"/>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6542"/>
    <w:rsid w:val="00BD7D88"/>
    <w:rsid w:val="00BF32F1"/>
    <w:rsid w:val="00BF5556"/>
    <w:rsid w:val="00BF6228"/>
    <w:rsid w:val="00BF635D"/>
    <w:rsid w:val="00BF6B81"/>
    <w:rsid w:val="00C00885"/>
    <w:rsid w:val="00C02003"/>
    <w:rsid w:val="00C0791B"/>
    <w:rsid w:val="00C11F86"/>
    <w:rsid w:val="00C13924"/>
    <w:rsid w:val="00C1797F"/>
    <w:rsid w:val="00C179D2"/>
    <w:rsid w:val="00C2093C"/>
    <w:rsid w:val="00C211FB"/>
    <w:rsid w:val="00C24C40"/>
    <w:rsid w:val="00C35103"/>
    <w:rsid w:val="00C42E86"/>
    <w:rsid w:val="00C47DBD"/>
    <w:rsid w:val="00C54697"/>
    <w:rsid w:val="00C55F14"/>
    <w:rsid w:val="00C632E6"/>
    <w:rsid w:val="00C6622A"/>
    <w:rsid w:val="00C7159E"/>
    <w:rsid w:val="00CA1B59"/>
    <w:rsid w:val="00CA45B6"/>
    <w:rsid w:val="00CA59A5"/>
    <w:rsid w:val="00CA60FB"/>
    <w:rsid w:val="00CA7E42"/>
    <w:rsid w:val="00CB1737"/>
    <w:rsid w:val="00CB76DE"/>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54E9"/>
    <w:rsid w:val="00D641C6"/>
    <w:rsid w:val="00D711B2"/>
    <w:rsid w:val="00D8567A"/>
    <w:rsid w:val="00D8570D"/>
    <w:rsid w:val="00D953EF"/>
    <w:rsid w:val="00D96F6C"/>
    <w:rsid w:val="00DA33AB"/>
    <w:rsid w:val="00DB4111"/>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2422"/>
    <w:rsid w:val="00E34467"/>
    <w:rsid w:val="00E423B2"/>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22259"/>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jpeg"/><Relationship Id="rId22" Type="http://schemas.openxmlformats.org/officeDocument/2006/relationships/image" Target="media/image7.emf"/><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FEB928B-C696-A842-BF8F-EFB42A509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4</Pages>
  <Words>27208</Words>
  <Characters>155089</Characters>
  <Application>Microsoft Macintosh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1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9</cp:revision>
  <cp:lastPrinted>2018-05-01T06:29:00Z</cp:lastPrinted>
  <dcterms:created xsi:type="dcterms:W3CDTF">2018-05-01T06:29:00Z</dcterms:created>
  <dcterms:modified xsi:type="dcterms:W3CDTF">2018-06-1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